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0809" w:rsidRDefault="00AC0809" w:rsidP="00865DD9">
      <w:pPr>
        <w:pStyle w:val="Ttulo"/>
      </w:pPr>
      <w:r w:rsidRPr="00AC0809">
        <w:t xml:space="preserve">analysis of mobility patterns and intended use of shared mobility services </w:t>
      </w:r>
      <w:r w:rsidR="00CF2FE9">
        <w:t>IN THE</w:t>
      </w:r>
      <w:r w:rsidR="00CF2FE9" w:rsidRPr="00AC0809">
        <w:t xml:space="preserve"> </w:t>
      </w:r>
      <w:r w:rsidRPr="00AC0809">
        <w:t>Barcelona region</w:t>
      </w:r>
    </w:p>
    <w:p w:rsidR="00C2679F" w:rsidRPr="007547B0" w:rsidRDefault="00FB35D4" w:rsidP="00C2679F">
      <w:pPr>
        <w:pStyle w:val="AuthorsName"/>
        <w:rPr>
          <w:b/>
          <w:lang w:val="ca-ES"/>
        </w:rPr>
      </w:pPr>
      <w:r w:rsidRPr="007547B0">
        <w:rPr>
          <w:b/>
          <w:lang w:val="ca-ES"/>
        </w:rPr>
        <w:t>Mireia Gilibert</w:t>
      </w:r>
    </w:p>
    <w:p w:rsidR="00FB35D4" w:rsidRPr="007547B0" w:rsidRDefault="00FB35D4" w:rsidP="00FB35D4">
      <w:pPr>
        <w:pStyle w:val="AuthorsName"/>
        <w:rPr>
          <w:lang w:val="ca-ES"/>
        </w:rPr>
      </w:pPr>
      <w:r w:rsidRPr="007547B0">
        <w:rPr>
          <w:lang w:val="ca-ES"/>
        </w:rPr>
        <w:t>SEAT, S.A., Autovía A-2, Km. 585 08760 Martorell, Spain</w:t>
      </w:r>
    </w:p>
    <w:p w:rsidR="00FB35D4" w:rsidRPr="007547B0" w:rsidRDefault="007547B0" w:rsidP="007547B0">
      <w:pPr>
        <w:pStyle w:val="AuthorsName"/>
        <w:rPr>
          <w:lang w:val="ca-ES"/>
        </w:rPr>
      </w:pPr>
      <w:r w:rsidRPr="007547B0">
        <w:rPr>
          <w:lang w:val="ca-ES"/>
        </w:rPr>
        <w:t>Departament</w:t>
      </w:r>
      <w:r w:rsidR="00A71E6F" w:rsidRPr="007547B0">
        <w:rPr>
          <w:lang w:val="ca-ES"/>
        </w:rPr>
        <w:t xml:space="preserve"> </w:t>
      </w:r>
      <w:r>
        <w:rPr>
          <w:lang w:val="ca-ES"/>
        </w:rPr>
        <w:t xml:space="preserve">d’Organització </w:t>
      </w:r>
      <w:r w:rsidR="00F23BBB">
        <w:rPr>
          <w:lang w:val="ca-ES"/>
        </w:rPr>
        <w:t>d’Empreses</w:t>
      </w:r>
      <w:r>
        <w:rPr>
          <w:lang w:val="ca-ES"/>
        </w:rPr>
        <w:t xml:space="preserve"> (</w:t>
      </w:r>
      <w:r w:rsidR="00E14BA1" w:rsidRPr="007547B0">
        <w:rPr>
          <w:lang w:val="ca-ES"/>
        </w:rPr>
        <w:t>DOE</w:t>
      </w:r>
      <w:r>
        <w:rPr>
          <w:lang w:val="ca-ES"/>
        </w:rPr>
        <w:t xml:space="preserve">), </w:t>
      </w:r>
      <w:r w:rsidRPr="007547B0">
        <w:rPr>
          <w:lang w:val="ca-ES"/>
        </w:rPr>
        <w:t>Universitat Politècnica de Catalunya · BarcelonaTech (UPC)</w:t>
      </w:r>
      <w:r>
        <w:rPr>
          <w:lang w:val="ca-ES"/>
        </w:rPr>
        <w:t xml:space="preserve">, </w:t>
      </w:r>
      <w:r w:rsidR="000A3320" w:rsidRPr="007547B0">
        <w:rPr>
          <w:lang w:val="ca-ES"/>
        </w:rPr>
        <w:t>Av. Diagonal, 647, 08028 Barcelona, Spain</w:t>
      </w:r>
    </w:p>
    <w:p w:rsidR="00C2679F" w:rsidRPr="007547B0" w:rsidRDefault="000A3320" w:rsidP="00C2679F">
      <w:pPr>
        <w:pStyle w:val="AuthorsName"/>
        <w:rPr>
          <w:b/>
          <w:lang w:val="ca-ES"/>
        </w:rPr>
      </w:pPr>
      <w:r w:rsidRPr="007547B0">
        <w:rPr>
          <w:b/>
          <w:lang w:val="ca-ES"/>
        </w:rPr>
        <w:t>Imma Ribas</w:t>
      </w:r>
    </w:p>
    <w:p w:rsidR="00C2679F" w:rsidRPr="007547B0" w:rsidRDefault="000A3320" w:rsidP="00C2679F">
      <w:pPr>
        <w:pStyle w:val="AuthorsName"/>
        <w:rPr>
          <w:b/>
          <w:lang w:val="ca-ES"/>
        </w:rPr>
      </w:pPr>
      <w:r w:rsidRPr="007547B0">
        <w:rPr>
          <w:b/>
          <w:lang w:val="ca-ES"/>
        </w:rPr>
        <w:t>Silvia Rodriguez-Donaire</w:t>
      </w:r>
    </w:p>
    <w:p w:rsidR="00964F4A" w:rsidRPr="007547B0" w:rsidRDefault="00964F4A" w:rsidP="00964F4A">
      <w:pPr>
        <w:pStyle w:val="AuthorsName"/>
        <w:rPr>
          <w:lang w:val="ca-ES"/>
        </w:rPr>
      </w:pPr>
      <w:r w:rsidRPr="007547B0">
        <w:rPr>
          <w:lang w:val="ca-ES"/>
        </w:rPr>
        <w:t xml:space="preserve">Departament </w:t>
      </w:r>
      <w:r>
        <w:rPr>
          <w:lang w:val="ca-ES"/>
        </w:rPr>
        <w:t xml:space="preserve">d’Organització </w:t>
      </w:r>
      <w:r w:rsidR="00F23BBB">
        <w:rPr>
          <w:lang w:val="ca-ES"/>
        </w:rPr>
        <w:t xml:space="preserve">d’Empreses </w:t>
      </w:r>
      <w:r>
        <w:rPr>
          <w:lang w:val="ca-ES"/>
        </w:rPr>
        <w:t>(</w:t>
      </w:r>
      <w:r w:rsidRPr="007547B0">
        <w:rPr>
          <w:lang w:val="ca-ES"/>
        </w:rPr>
        <w:t>DOE</w:t>
      </w:r>
      <w:r>
        <w:rPr>
          <w:lang w:val="ca-ES"/>
        </w:rPr>
        <w:t xml:space="preserve">), </w:t>
      </w:r>
      <w:r w:rsidRPr="007547B0">
        <w:rPr>
          <w:lang w:val="ca-ES"/>
        </w:rPr>
        <w:t>Universitat Politècnica de Catalunya · BarcelonaTech (UPC)</w:t>
      </w:r>
      <w:r>
        <w:rPr>
          <w:lang w:val="ca-ES"/>
        </w:rPr>
        <w:t xml:space="preserve">, </w:t>
      </w:r>
      <w:r w:rsidRPr="007547B0">
        <w:rPr>
          <w:lang w:val="ca-ES"/>
        </w:rPr>
        <w:t>Av. Diagonal, 647, 08028 Barcelona, Spain</w:t>
      </w:r>
    </w:p>
    <w:p w:rsidR="00C2679F" w:rsidRPr="0068012F" w:rsidRDefault="00794E16" w:rsidP="00794E16">
      <w:pPr>
        <w:pStyle w:val="Ttulo1"/>
      </w:pPr>
      <w:r>
        <w:t>abstract</w:t>
      </w:r>
    </w:p>
    <w:p w:rsidR="00ED4767" w:rsidRDefault="009569CC" w:rsidP="00ED4767">
      <w:pPr>
        <w:pStyle w:val="Text"/>
      </w:pPr>
      <w:r>
        <w:t xml:space="preserve">Social and economic trends have strongly changed in the last years due to the economic crisis and the evolution of technology. </w:t>
      </w:r>
      <w:r w:rsidR="00427A67">
        <w:t>These factors have</w:t>
      </w:r>
      <w:r>
        <w:t xml:space="preserve"> influenced a sharing revolution, also in the mobility sector</w:t>
      </w:r>
      <w:r w:rsidR="00427A67">
        <w:t xml:space="preserve"> motivated</w:t>
      </w:r>
      <w:r>
        <w:t xml:space="preserve"> for the increasing urbanisation a</w:t>
      </w:r>
      <w:r w:rsidR="00ED4767">
        <w:t xml:space="preserve">nd environmental consciousness. The paper focuses on the intended use of shared mobility services by citizens of the metropolitan Barcelona region, relying </w:t>
      </w:r>
      <w:r w:rsidR="00ED4767" w:rsidRPr="00593977">
        <w:t xml:space="preserve">on a quantitative analysis of their mobility patterns, behaviours, needs and expectations. Six hundred surveys with commuting travellers were conducted in order to identify the differences among customers regarding different factors, such as their age, daily trips or personal </w:t>
      </w:r>
      <w:r w:rsidR="00ED4767" w:rsidRPr="006D6E17">
        <w:t xml:space="preserve">incomes. </w:t>
      </w:r>
      <w:r w:rsidR="004A4AC9">
        <w:t>R</w:t>
      </w:r>
      <w:r w:rsidR="00427A67">
        <w:t>esults</w:t>
      </w:r>
      <w:r w:rsidR="00427A67" w:rsidRPr="006D6E17">
        <w:t xml:space="preserve"> </w:t>
      </w:r>
      <w:r w:rsidR="00ED4767" w:rsidRPr="006D6E17">
        <w:t>show</w:t>
      </w:r>
      <w:r w:rsidR="00ED4767">
        <w:t xml:space="preserve"> clear</w:t>
      </w:r>
      <w:r w:rsidR="00ED4767" w:rsidRPr="006D6E17">
        <w:t xml:space="preserve"> different patterns depending on whether commuting trips are within or out of the city and a greater intended use of </w:t>
      </w:r>
      <w:r w:rsidR="00BF6465">
        <w:t>ridesharing</w:t>
      </w:r>
      <w:r w:rsidR="00ED4767" w:rsidRPr="006D6E17">
        <w:t>, carsharing and ride-hailing services of the youngest population.</w:t>
      </w:r>
      <w:r w:rsidR="00ED4767">
        <w:t xml:space="preserve"> Besides, data indicates that travellers do not have preferences for a single mean of transport but for the service that best meets their needs in each occasion. </w:t>
      </w:r>
    </w:p>
    <w:p w:rsidR="00FB35D4" w:rsidRPr="0068012F" w:rsidRDefault="00FB35D4" w:rsidP="00690D83">
      <w:pPr>
        <w:pStyle w:val="Ttulo1"/>
        <w:numPr>
          <w:ilvl w:val="0"/>
          <w:numId w:val="1"/>
        </w:numPr>
        <w:ind w:left="0" w:hanging="567"/>
      </w:pPr>
      <w:r>
        <w:t>iNTRODUCTION</w:t>
      </w:r>
      <w:r w:rsidR="00B548DC">
        <w:t xml:space="preserve"> </w:t>
      </w:r>
    </w:p>
    <w:p w:rsidR="009569CC" w:rsidRDefault="009569CC" w:rsidP="009569CC">
      <w:pPr>
        <w:pStyle w:val="Text"/>
      </w:pPr>
      <w:r>
        <w:t>Urban mobility is a current trending topic.  On one hand, cities are beginning to face the rising problem of urbanisation. According to</w:t>
      </w:r>
      <w:r w:rsidR="00F036F0">
        <w:t xml:space="preserve"> the</w:t>
      </w:r>
      <w:r>
        <w:t xml:space="preserve"> </w:t>
      </w:r>
      <w:r w:rsidR="00A070D3" w:rsidRPr="0078472D">
        <w:fldChar w:fldCharType="begin"/>
      </w:r>
      <w:r w:rsidRPr="0078472D">
        <w:instrText xml:space="preserve"> ADDIN ZOTERO_ITEM CSL_CITATION {"citationID":"Q2oyTwp0","properties":{"formattedCitation":"(United Nations, Department of Economic and Social Affairs, &amp; Population Division, 2014)","plainCitation":"(United Nations, Department of Economic and Social Affairs, &amp; Population Division, 2014)"},"citationItems":[{"id":276,"uris":["http://zotero.org/users/3254536/items/2VWA6E3D"],"uri":["http://zotero.org/users/3254536/items/2VWA6E3D"],"itemData":{"id":276,"type":"book","title":"World urbanization prospects: the 2014 revision : highlights","source":"Open WorldCat","ISBN":"978-92-1-151517-6","note":"OCLC: 889430004","shortTitle":"World urbanization prospects","language":"English","author":[{"literal":"United Nations"},{"literal":"Department of Economic and Social Affairs"},{"literal":"Population Division"}],"issued":{"date-parts":[["2014"]]}}}],"schema":"https://github.com/citation-style-language/schema/raw/master/csl-citation.json"} </w:instrText>
      </w:r>
      <w:r w:rsidR="00A070D3" w:rsidRPr="0078472D">
        <w:fldChar w:fldCharType="separate"/>
      </w:r>
      <w:r w:rsidRPr="0078472D">
        <w:t xml:space="preserve">United Nations, Department of Economic and Social Affairs, &amp; Population Division </w:t>
      </w:r>
      <w:r w:rsidR="00CA619C">
        <w:t>(</w:t>
      </w:r>
      <w:r w:rsidRPr="0078472D">
        <w:t>2014)</w:t>
      </w:r>
      <w:r w:rsidR="00A070D3" w:rsidRPr="0078472D">
        <w:fldChar w:fldCharType="end"/>
      </w:r>
      <w:r w:rsidRPr="0078472D">
        <w:t xml:space="preserve">, more than half of the world’s population lives in urban areas nowadays, proportion </w:t>
      </w:r>
      <w:r w:rsidR="00F036F0">
        <w:t>which</w:t>
      </w:r>
      <w:r w:rsidR="00F036F0" w:rsidRPr="0078472D">
        <w:t xml:space="preserve"> </w:t>
      </w:r>
      <w:r w:rsidRPr="0078472D">
        <w:t xml:space="preserve">could increase to 66% by 2050. This increase of urbanisation is causing, on the other hand, a </w:t>
      </w:r>
      <w:r w:rsidR="00F036F0">
        <w:t>growth</w:t>
      </w:r>
      <w:r w:rsidR="00F036F0" w:rsidRPr="0078472D">
        <w:t xml:space="preserve"> </w:t>
      </w:r>
      <w:r w:rsidRPr="0078472D">
        <w:t xml:space="preserve">of urban traffic and therefore, a rise of environmental and health problems. </w:t>
      </w:r>
      <w:r w:rsidR="00A070D3" w:rsidRPr="0078472D">
        <w:fldChar w:fldCharType="begin"/>
      </w:r>
      <w:r w:rsidRPr="0078472D">
        <w:instrText xml:space="preserve"> ADDIN ZOTERO_ITEM CSL_CITATION {"citationID":"4qM0exRL","properties":{"formattedCitation":"(Mueller et al., 2016)","plainCitation":"(Mueller et al., 2016)"},"citationItems":[{"id":280,"uris":["http://zotero.org/users/3254536/items/6R7RF7A2"],"uri":["http://zotero.org/users/3254536/items/6R7RF7A2"],"itemData":{"id":280,"type":"article-journal","title":"Urban and Transport Planning Related Exposures and Mortality: A Health Impact Assessment for Cities","container-title":"Environmental Health Perspectives","volume":"125","issue":"1","source":"CrossRef","URL":"http://ehp.niehs.nih.gov/EHP220","DOI":"10.1289/EHP220","ISSN":"0091-6765","shortTitle":"Urban and Transport Planning Related Exposures and Mortality","author":[{"family":"Mueller","given":"Natalie"},{"family":"Rojas-Rueda","given":"David"},{"family":"Basagaña","given":"Xavier"},{"family":"Cirach","given":"Marta"},{"family":"Cole-Hunter","given":"Tom"},{"family":"Dadvand","given":"Payam"},{"family":"Donaire-Gonzalez","given":"David"},{"family":"Foraster","given":"Maria"},{"family":"Gascon","given":"Mireia"},{"family":"Martinez","given":"David"},{"family":"Tonne","given":"Cathryn"},{"family":"Triguero-Mas","given":"Margarita"},{"family":"Valentín","given":"Antònia"},{"family":"Nieuwenhuijsen","given":"Mark"}],"issued":{"date-parts":[["2016",6,27]]},"accessed":{"date-parts":[["2017",1,12]]}}}],"schema":"https://github.com/citation-style-language/schema/raw/master/csl-citation.json"} </w:instrText>
      </w:r>
      <w:r w:rsidR="00A070D3" w:rsidRPr="0078472D">
        <w:fldChar w:fldCharType="separate"/>
      </w:r>
      <w:r w:rsidRPr="0078472D">
        <w:t xml:space="preserve">Mueller et al. </w:t>
      </w:r>
      <w:r w:rsidR="00CA619C">
        <w:t>(</w:t>
      </w:r>
      <w:r w:rsidRPr="0078472D">
        <w:t>2016)</w:t>
      </w:r>
      <w:r w:rsidR="00A070D3" w:rsidRPr="0078472D">
        <w:fldChar w:fldCharType="end"/>
      </w:r>
      <w:r w:rsidRPr="0078472D">
        <w:t xml:space="preserve"> affirmed that there are nearly 3</w:t>
      </w:r>
      <w:r>
        <w:t>,</w:t>
      </w:r>
      <w:r w:rsidRPr="0078472D">
        <w:t>000 premature deaths per year in Barcelona (city with a population of 1</w:t>
      </w:r>
      <w:r>
        <w:t>,</w:t>
      </w:r>
      <w:r w:rsidRPr="0078472D">
        <w:t>604</w:t>
      </w:r>
      <w:r>
        <w:t>,</w:t>
      </w:r>
      <w:r w:rsidRPr="0078472D">
        <w:t xml:space="preserve">555 inhabitants </w:t>
      </w:r>
      <w:r w:rsidR="00A070D3" w:rsidRPr="0078472D">
        <w:fldChar w:fldCharType="begin"/>
      </w:r>
      <w:r w:rsidR="007A3CD8">
        <w:instrText xml:space="preserve"> ADDIN ZOTERO_ITEM CSL_CITATION {"citationID":"skpZ80ab","properties":{"formattedCitation":"(Barcelona City Council, 2016a)","plainCitation":"(Barcelona City Council, 2016a)"},"citationItems":[{"id":289,"uris":["http://zotero.org/users/3254536/items/AB5WIMMP"],"uri":["http://zotero.org/users/3254536/items/AB5WIMMP"],"itemData":{"id":289,"type":"webpage","title":"Demography and population","container-title":"Statistical yearbook of Barcelona city. Year 2016","URL":"http://www.bcn.cat/estadistica/angles/dades/anuari/cap02/C020104.htm","author":[{"family":"Barcelona City Council","given":""}],"issued":{"date-parts":[["2016"]]}}}],"schema":"https://github.com/citation-style-language/schema/raw/master/csl-citation.json"} </w:instrText>
      </w:r>
      <w:r w:rsidR="00A070D3" w:rsidRPr="0078472D">
        <w:fldChar w:fldCharType="separate"/>
      </w:r>
      <w:r w:rsidR="007A3CD8" w:rsidRPr="007A3CD8">
        <w:t>(Barcelona City Council, 2016a)</w:t>
      </w:r>
      <w:r w:rsidR="00A070D3" w:rsidRPr="0078472D">
        <w:fldChar w:fldCharType="end"/>
      </w:r>
      <w:r w:rsidRPr="0078472D">
        <w:t xml:space="preserve">), most of them because of the pollution of the city. Besides, the </w:t>
      </w:r>
      <w:r w:rsidR="00A070D3" w:rsidRPr="0078472D">
        <w:fldChar w:fldCharType="begin"/>
      </w:r>
      <w:r w:rsidRPr="0078472D">
        <w:instrText xml:space="preserve"> ADDIN ZOTERO_ITEM CSL_CITATION {"citationID":"HSPTiDZE","properties":{"formattedCitation":"(European Environment Agency, 2016)","plainCitation":"(European Environment Agency, 2016)"},"citationItems":[{"id":282,"uris":["http://zotero.org/users/3254536/items/VRSVDIN5"],"uri":["http://zotero.org/users/3254536/items/VRSVDIN5"],"itemData":{"id":282,"type":"article","title":"Air quality in Europe - 2016 report","publisher":"Luxembourg: Publications Office of the European Union","author":[{"family":"European Environment Agency","given":""}],"issued":{"date-parts":[["2016"]]}}}],"schema":"https://github.com/citation-style-language/schema/raw/master/csl-citation.json"} </w:instrText>
      </w:r>
      <w:r w:rsidR="00A070D3" w:rsidRPr="0078472D">
        <w:fldChar w:fldCharType="separate"/>
      </w:r>
      <w:r w:rsidRPr="0078472D">
        <w:t xml:space="preserve">European Environment Agency </w:t>
      </w:r>
      <w:r w:rsidR="00F036F0">
        <w:t>(</w:t>
      </w:r>
      <w:r w:rsidRPr="0078472D">
        <w:t>2016)</w:t>
      </w:r>
      <w:r w:rsidR="00A070D3" w:rsidRPr="0078472D">
        <w:fldChar w:fldCharType="end"/>
      </w:r>
      <w:r w:rsidRPr="0078472D">
        <w:t xml:space="preserve"> pointed out that air-pollution, particularly in urban areas, </w:t>
      </w:r>
      <w:r w:rsidR="00384CD3">
        <w:lastRenderedPageBreak/>
        <w:t>caused</w:t>
      </w:r>
      <w:r w:rsidRPr="0078472D">
        <w:t xml:space="preserve"> 29</w:t>
      </w:r>
      <w:r>
        <w:t>,</w:t>
      </w:r>
      <w:r w:rsidRPr="0078472D">
        <w:t>980 early deaths per year in Spain and 520</w:t>
      </w:r>
      <w:r>
        <w:t>,000 in the EU-28</w:t>
      </w:r>
      <w:r w:rsidRPr="0078472D">
        <w:t xml:space="preserve">. Although driving restrictions are being more common, it is believed that the solution to urban traffic and its associated problems will be brought by new mobility alternatives, meaning integrated shared electric and autonomous mobility services. </w:t>
      </w:r>
    </w:p>
    <w:p w:rsidR="009569CC" w:rsidRDefault="008F45F1" w:rsidP="009569CC">
      <w:pPr>
        <w:pStyle w:val="Text"/>
      </w:pPr>
      <w:r>
        <w:t>Furthermore</w:t>
      </w:r>
      <w:r w:rsidR="009569CC">
        <w:t xml:space="preserve">, the sharing economy or collaborative economy (a similar concept also used to encompass these activities) is very present nowadays in all its different forms. However, the origin is quite old, since for instance, bikesharing dates from 1960s, time banking from 1980s and the market places eBay and Craiglist from 1995 </w:t>
      </w:r>
      <w:r w:rsidR="00A070D3">
        <w:fldChar w:fldCharType="begin"/>
      </w:r>
      <w:r w:rsidR="009569CC">
        <w:instrText xml:space="preserve"> ADDIN ZOTERO_ITEM CSL_CITATION {"citationID":"587nshv0e","properties":{"formattedCitation":"(Cohen &amp; Kietzmann, 2014; Schor, 2014)","plainCitation":"(Cohen &amp; Kietzmann, 2014; Schor, 2014)"},"citationItems":[{"id":40,"uris":["http://zotero.org/users/3254536/items/4TBI8RIU"],"uri":["http://zotero.org/users/3254536/items/4TBI8RIU"],"itemData":{"id":40,"type":"article-journal","title":"Ride on! Mobility business models for the sharing economy","container-title":"Organization &amp; Environment","page":"279–296","volume":"27","issue":"3","source":"Google Scholar","author":[{"family":"Cohen","given":"Boyd"},{"family":"Kietzmann","given":"Jan"}],"issued":{"date-parts":[["2014"]]}},"label":"page"},{"id":301,"uris":["http://zotero.org/users/3254536/items/X3PNCVMC"],"uri":["http://zotero.org/users/3254536/items/X3PNCVMC"],"itemData":{"id":301,"type":"article-journal","title":"Debating the sharing economy","container-title":"Great transition initiative","source":"Google Scholar","URL":"http://www.tellus.org/pub/Schor_Debating_the_Sharing_Economy.pdf","author":[{"family":"Schor","given":"Juliet"}],"issued":{"date-parts":[["2014"]]},"accessed":{"date-parts":[["2017",1,13]]}},"label":"page"}],"schema":"https://github.com/citation-style-language/schema/raw/master/csl-citation.json"} </w:instrText>
      </w:r>
      <w:r w:rsidR="00A070D3">
        <w:fldChar w:fldCharType="separate"/>
      </w:r>
      <w:r w:rsidR="009569CC" w:rsidRPr="00E876BF">
        <w:t>(Cohen &amp; Kietzmann, 2014; Schor, 2014)</w:t>
      </w:r>
      <w:r w:rsidR="00A070D3">
        <w:fldChar w:fldCharType="end"/>
      </w:r>
      <w:r w:rsidR="009569CC">
        <w:t>. T</w:t>
      </w:r>
      <w:r w:rsidR="009569CC" w:rsidRPr="00591931">
        <w:t>he explosive growth of sharing economy activities</w:t>
      </w:r>
      <w:r w:rsidR="009569CC">
        <w:t xml:space="preserve">, which </w:t>
      </w:r>
      <w:r w:rsidR="009569CC" w:rsidRPr="00765299">
        <w:t>every passing day ha</w:t>
      </w:r>
      <w:r w:rsidR="009569CC">
        <w:t>ve</w:t>
      </w:r>
      <w:r w:rsidR="009569CC" w:rsidRPr="00765299">
        <w:t xml:space="preserve"> more followers</w:t>
      </w:r>
      <w:r w:rsidR="009569CC">
        <w:t xml:space="preserve">, is linked to the recent economic crisis. </w:t>
      </w:r>
      <w:r w:rsidR="009569CC" w:rsidRPr="00E876BF">
        <w:t xml:space="preserve">The </w:t>
      </w:r>
      <w:r w:rsidR="009354BF">
        <w:t>increasing rate of unemployment</w:t>
      </w:r>
      <w:r w:rsidR="009569CC" w:rsidRPr="00E876BF">
        <w:t xml:space="preserve">, the </w:t>
      </w:r>
      <w:r w:rsidR="009354BF">
        <w:t>growth</w:t>
      </w:r>
      <w:r w:rsidR="009354BF" w:rsidRPr="00E876BF">
        <w:t xml:space="preserve"> </w:t>
      </w:r>
      <w:r w:rsidR="009569CC" w:rsidRPr="00E876BF">
        <w:t>of precarious jobs and the loss of consumer purchasing power encouraged the adoption of this lifestyle</w:t>
      </w:r>
      <w:r w:rsidR="00B237FA">
        <w:t xml:space="preserve"> economy</w:t>
      </w:r>
      <w:r w:rsidR="009569CC" w:rsidRPr="00E876BF">
        <w:t xml:space="preserve">. </w:t>
      </w:r>
      <w:r w:rsidR="009569CC" w:rsidRPr="00DD03CA">
        <w:t xml:space="preserve">Although sharing as alternative to ownership is not a new concept, Internet and mobile technology (facilitators of </w:t>
      </w:r>
      <w:r w:rsidR="00F52E6E" w:rsidRPr="00F52E6E">
        <w:t xml:space="preserve">Peer-to-Peer </w:t>
      </w:r>
      <w:r w:rsidR="00F52E6E">
        <w:t>(</w:t>
      </w:r>
      <w:r w:rsidR="009569CC">
        <w:t>P2P</w:t>
      </w:r>
      <w:r w:rsidR="00F52E6E">
        <w:t>)</w:t>
      </w:r>
      <w:r w:rsidR="009569CC" w:rsidRPr="00DD03CA">
        <w:t xml:space="preserve"> platforms) have turned shar</w:t>
      </w:r>
      <w:r w:rsidR="009569CC">
        <w:t>ing economy into a big business,</w:t>
      </w:r>
      <w:r w:rsidR="009569CC" w:rsidRPr="00DD03CA">
        <w:t xml:space="preserve"> </w:t>
      </w:r>
      <w:r w:rsidR="009569CC">
        <w:t>t</w:t>
      </w:r>
      <w:r w:rsidR="009569CC" w:rsidRPr="002453FC">
        <w:t xml:space="preserve">he rapid growth and expansion of companies such as Uber in the urban transportation sector </w:t>
      </w:r>
      <w:r w:rsidR="00B237FA">
        <w:t>or</w:t>
      </w:r>
      <w:r w:rsidR="00B237FA" w:rsidRPr="002453FC">
        <w:t xml:space="preserve"> </w:t>
      </w:r>
      <w:r w:rsidR="009569CC" w:rsidRPr="002453FC">
        <w:t>Airbnb in the accommodation sector are disrupting not only the traditional service industry but</w:t>
      </w:r>
      <w:r w:rsidR="00B237FA">
        <w:t xml:space="preserve"> also</w:t>
      </w:r>
      <w:r w:rsidR="009569CC" w:rsidRPr="002453FC">
        <w:t xml:space="preserve"> </w:t>
      </w:r>
      <w:r w:rsidR="009569CC">
        <w:t xml:space="preserve">long-established firms </w:t>
      </w:r>
      <w:r w:rsidR="00A070D3">
        <w:fldChar w:fldCharType="begin"/>
      </w:r>
      <w:r w:rsidR="009569CC">
        <w:instrText xml:space="preserve"> ADDIN ZOTERO_ITEM CSL_CITATION {"citationID":"W7OYyPDn","properties":{"formattedCitation":"(Cannon &amp; Summers, 2014)","plainCitation":"(Cannon &amp; Summers, 2014)"},"citationItems":[{"id":304,"uris":["http://zotero.org/users/3254536/items/HQJWSW7S"],"uri":["http://zotero.org/users/3254536/items/HQJWSW7S"],"itemData":{"id":304,"type":"webpage","title":"How Uber and the Sharing Economy Can Win Over Regulators","URL":"https://hbr.org/2014/10/how-uber-and-the-sharing-economy-can-win-over-regulators","author":[{"family":"Cannon","given":"Sarah"},{"family":"Summers","given":"Lawrence H."}],"issued":{"date-parts":[["2014",10,13]]},"accessed":{"date-parts":[["2017",1,13]]}}}],"schema":"https://github.com/citation-style-language/schema/raw/master/csl-citation.json"} </w:instrText>
      </w:r>
      <w:r w:rsidR="00A070D3">
        <w:fldChar w:fldCharType="separate"/>
      </w:r>
      <w:r w:rsidR="009569CC" w:rsidRPr="00E876BF">
        <w:t>(Cannon &amp; Summers, 2014)</w:t>
      </w:r>
      <w:r w:rsidR="00A070D3">
        <w:fldChar w:fldCharType="end"/>
      </w:r>
      <w:r w:rsidR="009569CC">
        <w:t>.</w:t>
      </w:r>
    </w:p>
    <w:p w:rsidR="00ED4767" w:rsidRDefault="00A57153" w:rsidP="009569CC">
      <w:pPr>
        <w:pStyle w:val="Text"/>
      </w:pPr>
      <w:r>
        <w:t>P</w:t>
      </w:r>
      <w:r w:rsidR="00ED4767">
        <w:t>ublic transport does not cover, anywhere, the totality of the travellers’ needs and, in big cities, neither does the private transport nor the combination of both</w:t>
      </w:r>
      <w:r w:rsidR="003228E7">
        <w:t xml:space="preserve">. </w:t>
      </w:r>
      <w:r>
        <w:t>At present, automotive manufacturers and other mobility service providers are trying to cover t</w:t>
      </w:r>
      <w:r w:rsidR="003228E7">
        <w:t>his</w:t>
      </w:r>
      <w:r w:rsidR="00ED4767">
        <w:t xml:space="preserve"> gap for the new on-demand, shared and sustainable </w:t>
      </w:r>
      <w:r>
        <w:t xml:space="preserve">transport </w:t>
      </w:r>
      <w:r w:rsidR="00ED4767">
        <w:t>services</w:t>
      </w:r>
      <w:r>
        <w:t xml:space="preserve">. </w:t>
      </w:r>
      <w:r w:rsidR="00ED4767">
        <w:t xml:space="preserve">Coming from the premise that it starts to be a big number of emerging services competing in this field, some of them already very extended such as the “ride-hailings” Uber and Lyft or the “carsharings” car2go and Zipcar, probably soon </w:t>
      </w:r>
      <w:r w:rsidR="00B368B6">
        <w:t xml:space="preserve">there </w:t>
      </w:r>
      <w:r w:rsidR="00ED4767">
        <w:t xml:space="preserve">will </w:t>
      </w:r>
      <w:r w:rsidR="00B368B6">
        <w:t xml:space="preserve">be </w:t>
      </w:r>
      <w:r w:rsidR="00ED4767">
        <w:t xml:space="preserve">a lot of competition in our cities. </w:t>
      </w:r>
      <w:r w:rsidR="00B368B6">
        <w:t xml:space="preserve">The question is, </w:t>
      </w:r>
      <w:r w:rsidR="00ED4767">
        <w:t xml:space="preserve">how many of these services will succeed? For the moment, most of them are based on the sharing and circular economy, offer a similar user experience and have similar business models. Predictably, some </w:t>
      </w:r>
      <w:r w:rsidR="00B368B6">
        <w:t xml:space="preserve">decisive </w:t>
      </w:r>
      <w:r w:rsidR="00ED4767">
        <w:t xml:space="preserve">factors such as the cost, trust and convenience, should be taken into consideration in the service design. But what other aspects also have to be considered? </w:t>
      </w:r>
    </w:p>
    <w:p w:rsidR="009569CC" w:rsidRDefault="009569CC" w:rsidP="009569CC">
      <w:pPr>
        <w:pStyle w:val="Text"/>
      </w:pPr>
      <w:r w:rsidRPr="00D966EB">
        <w:t xml:space="preserve">From literature it is found that new mobility services should merge the benefits that offers having an owned car, in terms of convenience, freedom, control, comfort and flexibility, and the positive aspects of public transportation, </w:t>
      </w:r>
      <w:r w:rsidR="00D26FC4">
        <w:t xml:space="preserve">for </w:t>
      </w:r>
      <w:r w:rsidR="00D26FC4">
        <w:lastRenderedPageBreak/>
        <w:t>instance,</w:t>
      </w:r>
      <w:r w:rsidRPr="00D966EB">
        <w:t xml:space="preserve"> affordability, efficiency and sustainability </w:t>
      </w:r>
      <w:r w:rsidR="00A070D3" w:rsidRPr="00D966EB">
        <w:fldChar w:fldCharType="begin"/>
      </w:r>
      <w:r w:rsidRPr="00D966EB">
        <w:instrText xml:space="preserve"> ADDIN ZOTERO_ITEM CSL_CITATION {"citationID":"1h4du98qbm","properties":{"unsorted":true,"formattedCitation":"(Hietanen, 2017; Villalante, 2017; UITP, 2017; McKinsey &amp; Company, 2015; EY Global Automotive Center, 2013; Fishman, 2012; Okuda, Hirasawa, Matsukuma, Fukumoto, &amp; Shimura, 2012)","plainCitation":"(Hietanen, 2017; Villalante, 2017; UITP, 2017; McKinsey &amp; Company, 2015; EY Global Automotive Center, 2013; Fishman, 2012; Okuda, Hirasawa, Matsukuma, Fukumoto, &amp; Shimura, 2012)"},"citationItems":[{"id":396,"uris":["http://zotero.org/users/3254536/items/DJ4MWQ82"],"uri":["http://zotero.org/users/3254536/items/DJ4MWQ82"],"itemData":{"id":396,"type":"speech","title":"Mobility as a Service: does it change the world and when?","publisher-place":"Barcelona","event":"VIII Conference of ITS in Catalonia","event-place":"Barcelona","author":[{"family":"Hietanen","given":"Sampo"}],"issued":{"date-parts":[["2017",2,2]]}},"label":"page"},{"id":467,"uris":["http://zotero.org/users/3254536/items/2XJR7QRS"],"uri":["http://zotero.org/users/3254536/items/2XJR7QRS"],"itemData":{"id":467,"type":"speech","title":"MaaS : un nuevo paradigma de gobernanza","publisher-place":"Barcelona","event":"VIII Conference of ITS in Catalonia","event-place":"Barcelona","author":[{"family":"Villalante","given":"Manel"}],"issued":{"date-parts":[["2017",2,2]]}},"label":"page"},{"id":376,"uris":["http://zotero.org/users/3254536/items/8EWBHIIE"],"uri":["http://zotero.org/users/3254536/items/8EWBHIIE"],"itemData":{"id":376,"type":"article","title":"Autonomous vehicles: a potential game changer for urban mobility","publisher":"International Association of Public Transport","author":[{"family":"UITP","given":""}],"issued":{"date-parts":[["2017",1]]}},"label":"page"},{"id":535,"uris":["http://zotero.org/users/3254536/items/6NVCMVDM"],"uri":["http://zotero.org/users/3254536/items/6NVCMVDM"],"itemData":{"id":535,"type":"article","title":"Competing for the connected customer - perspectives on the opportunities created by car connectivity and automation","publisher":"McKinsey &amp; Company","author":[{"family":"McKinsey &amp; Company","given":""}],"issued":{"date-parts":[["2015",9]]}},"label":"page"},{"id":564,"uris":["http://zotero.org/users/3254536/items/RU9PSDBT"],"uri":["http://zotero.org/users/3254536/items/RU9PSDBT"],"itemData":{"id":564,"type":"article","title":"Urban mobility blueprint: Business strategies in an emerging ecosystem","publisher":"EY","author":[{"family":"EY Global Automotive Center","given":""}],"issued":{"date-parts":[["2013"]]}},"label":"page"},{"id":537,"uris":["http://zotero.org/users/3254536/items/76P5SA2D"],"uri":["http://zotero.org/users/3254536/items/76P5SA2D"],"itemData":{"id":537,"type":"article","title":"Digital-Age Transportation: The Future of Urban Mobility","publisher":"Deloitte University Press","URL":"https://dupress.deloitte.com/dup-us-en/industry/automotive/digital-age-transportation.html","author":[{"family":"Fishman","given":"Tiffany"}],"issued":{"date-parts":[["2012"]]}},"label":"page"},{"id":432,"uris":["http://zotero.org/users/3254536/items/D3TXSG4C"],"uri":["http://zotero.org/users/3254536/items/D3TXSG4C"],"itemData":{"id":432,"type":"article-magazine","title":"Smart Mobility for Smart Cities","container-title":"Hitachi Review","page":"141-146","volume":"61","issue":"3","language":"en","author":[{"family":"Okuda","given":"Tatsuo"},{"family":"Hirasawa","given":"Shigeki"},{"family":"Matsukuma","given":"Nobuhiko"},{"family":"Fukumoto","given":"Takashi"},{"family":"Shimura","given":"Akitoshi"}],"issued":{"date-parts":[["2012",5]]}},"label":"page"}],"schema":"https://github.com/citation-style-language/schema/raw/master/csl-citation.json"} </w:instrText>
      </w:r>
      <w:r w:rsidR="00A070D3" w:rsidRPr="00D966EB">
        <w:fldChar w:fldCharType="separate"/>
      </w:r>
      <w:r w:rsidRPr="00D966EB">
        <w:t>(Hietanen, 2017; Villalante, 2017; UITP, 2017; McKinsey &amp; Company, 2015; EY Global Automotive Center, 2013; Fishman, 2012; Okuda, Hirasawa, Matsukuma, Fukumoto, &amp; Shimura, 2012)</w:t>
      </w:r>
      <w:r w:rsidR="00A070D3" w:rsidRPr="00D966EB">
        <w:fldChar w:fldCharType="end"/>
      </w:r>
      <w:r w:rsidRPr="00D966EB">
        <w:t xml:space="preserve">. Furthermore, all authors believe in multimodal and integrated services with the public transport offer, evolving to the Mobility-as-a-Service (MaaS) model. Some MaaS initiatives are just beginning to be implemented, such as moovel (mainly in Germany, but only offers integration with public transport in Stuttgart and Hamburg) and Whim, operating since 2016 but only in Helsinki </w:t>
      </w:r>
      <w:r w:rsidR="00A070D3" w:rsidRPr="00D966EB">
        <w:fldChar w:fldCharType="begin"/>
      </w:r>
      <w:r w:rsidRPr="00D966EB">
        <w:instrText xml:space="preserve"> ADDIN ZOTERO_ITEM CSL_CITATION {"citationID":"7qmaub956","properties":{"formattedCitation":"(moovel, 2017; Whim, 2016)","plainCitation":"(moovel, 2017; Whim, 2016)"},"citationItems":[{"id":472,"uris":["http://zotero.org/users/3254536/items/H2NHRBRF"],"uri":["http://zotero.org/users/3254536/items/H2NHRBRF"],"itemData":{"id":472,"type":"webpage","title":"moovel my way","container-title":"The mobility app for your city","URL":"https://www.moovel.com","author":[{"family":"moovel","given":""}],"issued":{"date-parts":[["2017"]]},"accessed":{"date-parts":[["2017",3,6]]}},"label":"page"},{"id":469,"uris":["http://zotero.org/users/3254536/items/M69DNM2J"],"uri":["http://zotero.org/users/3254536/items/M69DNM2J"],"itemData":{"id":469,"type":"webpage","title":"Whim travel by MaaS Global","genre":"Whim","URL":"https://whimapp.com/fi-en/","author":[{"family":"Whim","given":""}],"issued":{"date-parts":[["2016"]]},"accessed":{"date-parts":[["2017",3,6]]}},"label":"page"}],"schema":"https://github.com/citation-style-language/schema/raw/master/csl-citation.json"} </w:instrText>
      </w:r>
      <w:r w:rsidR="00A070D3" w:rsidRPr="00D966EB">
        <w:fldChar w:fldCharType="separate"/>
      </w:r>
      <w:r w:rsidRPr="00D966EB">
        <w:t>(moovel, 2017; Whim, 2016)</w:t>
      </w:r>
      <w:r w:rsidR="00A070D3" w:rsidRPr="00D966EB">
        <w:fldChar w:fldCharType="end"/>
      </w:r>
      <w:r w:rsidRPr="00D966EB">
        <w:t xml:space="preserve">. </w:t>
      </w:r>
    </w:p>
    <w:p w:rsidR="009569CC" w:rsidRPr="00D966EB" w:rsidRDefault="009569CC" w:rsidP="00690D83">
      <w:pPr>
        <w:pStyle w:val="Ttulo1"/>
        <w:numPr>
          <w:ilvl w:val="0"/>
          <w:numId w:val="1"/>
        </w:numPr>
        <w:ind w:left="0" w:hanging="567"/>
      </w:pPr>
      <w:r>
        <w:t>CASE STUDY</w:t>
      </w:r>
    </w:p>
    <w:p w:rsidR="009569CC" w:rsidRDefault="009569CC" w:rsidP="009569CC">
      <w:pPr>
        <w:pStyle w:val="Text"/>
      </w:pPr>
      <w:r>
        <w:t xml:space="preserve">The study developed was based in Barcelona, which is a top Smart City according to Juniper Research’s ranking </w:t>
      </w:r>
      <w:r w:rsidR="00A070D3">
        <w:fldChar w:fldCharType="begin"/>
      </w:r>
      <w:r>
        <w:instrText xml:space="preserve"> ADDIN ZOTERO_ITEM CSL_CITATION {"citationID":"29fqddsavc","properties":{"formattedCitation":"(Juniper Research, 2015, 2016)","plainCitation":"(Juniper Research, 2015, 2016)"},"citationItems":[{"id":425,"uris":["http://zotero.org/users/3254536/items/VCMDTRTH"],"uri":["http://zotero.org/users/3254536/items/VCMDTRTH"],"itemData":{"id":425,"type":"webpage","title":"Barcelona Named ‘Global Smart City – 2015’","container-title":"Juniper Research","URL":"https://www.juniperresearch.com/press/press-releases/barcelona-named-global-smart-city-2015","author":[{"family":"Juniper Research","given":""}],"issued":{"date-parts":[["2015"]]},"accessed":{"date-parts":[["2017",2,17]]}},"label":"page"},{"id":423,"uris":["http://zotero.org/users/3254536/items/TH5IQW5M"],"uri":["http://zotero.org/users/3254536/items/TH5IQW5M"],"itemData":{"id":423,"type":"webpage","title":"Singapore Named ‘Global Smart City – 2016’","container-title":"Juniper Research","URL":"https://www.juniperresearch.com/press/press-releases/singapore-named-global-smart-city-2016","author":[{"family":"Juniper Research","given":""}],"issued":{"date-parts":[["2016"]]},"accessed":{"date-parts":[["2017",2,17]]}},"label":"page"}],"schema":"https://github.com/citation-style-language/schema/raw/master/csl-citation.json"} </w:instrText>
      </w:r>
      <w:r w:rsidR="00A070D3">
        <w:fldChar w:fldCharType="separate"/>
      </w:r>
      <w:r w:rsidRPr="00851B20">
        <w:t>(Juniper Research, 2015, 2016)</w:t>
      </w:r>
      <w:r w:rsidR="00A070D3">
        <w:fldChar w:fldCharType="end"/>
      </w:r>
      <w:r>
        <w:t xml:space="preserve"> and where right now a lot of measures for improving the sustainability have been announced</w:t>
      </w:r>
      <w:r w:rsidR="00F61A7C">
        <w:t xml:space="preserve">. One of them is the restriction of </w:t>
      </w:r>
      <w:r>
        <w:t>most polluting vehicles travel</w:t>
      </w:r>
      <w:r w:rsidR="00F61A7C">
        <w:t>ling</w:t>
      </w:r>
      <w:r>
        <w:t xml:space="preserve"> within the city </w:t>
      </w:r>
      <w:r w:rsidR="00F61A7C">
        <w:t xml:space="preserve">during </w:t>
      </w:r>
      <w:r>
        <w:t xml:space="preserve">the days with high </w:t>
      </w:r>
      <w:r w:rsidR="00F61A7C">
        <w:t xml:space="preserve">air pollution </w:t>
      </w:r>
      <w:r>
        <w:t>and the</w:t>
      </w:r>
      <w:r w:rsidR="00F61A7C">
        <w:t xml:space="preserve">ir </w:t>
      </w:r>
      <w:r>
        <w:t xml:space="preserve">total </w:t>
      </w:r>
      <w:r w:rsidR="00F61A7C">
        <w:t xml:space="preserve">restriction </w:t>
      </w:r>
      <w:r>
        <w:t>from 2020</w:t>
      </w:r>
      <w:r w:rsidR="00F61A7C">
        <w:t xml:space="preserve"> onwards</w:t>
      </w:r>
      <w:r>
        <w:t xml:space="preserve"> </w:t>
      </w:r>
      <w:r w:rsidR="00A070D3">
        <w:fldChar w:fldCharType="begin"/>
      </w:r>
      <w:r>
        <w:instrText xml:space="preserve"> ADDIN ZOTERO_ITEM CSL_CITATION {"citationID":"RANyzfaV","properties":{"formattedCitation":"(Guerrero, 2016)","plainCitation":"(Guerrero, 2016)"},"citationItems":[{"id":526,"uris":["http://zotero.org/users/3254536/items/43C7AFJ2"],"uri":["http://zotero.org/users/3254536/items/43C7AFJ2"],"itemData":{"id":526,"type":"webpage","title":"Barcelona restringirá la circulación de los vehículos más contaminantes de forma permanente a partir de 2020","container-title":"La Vanguardia","URL":"http://www.lavanguardia.com/local/barcelona/20161121/412028354146/barcelona-restricciones-coches-mas-contaminantes-2020.html","author":[{"family":"Guerrero","given":"David"}],"issued":{"date-parts":[["2016",11,21]]},"accessed":{"date-parts":[["2017",3,9]]}}}],"schema":"https://github.com/citation-style-language/schema/raw/master/csl-citation.json"} </w:instrText>
      </w:r>
      <w:r w:rsidR="00A070D3">
        <w:fldChar w:fldCharType="separate"/>
      </w:r>
      <w:r w:rsidRPr="00851B20">
        <w:t>(Guerrero, 2016)</w:t>
      </w:r>
      <w:r w:rsidR="00A070D3">
        <w:fldChar w:fldCharType="end"/>
      </w:r>
      <w:r>
        <w:t xml:space="preserve">. </w:t>
      </w:r>
    </w:p>
    <w:p w:rsidR="009569CC" w:rsidRDefault="009569CC" w:rsidP="009569CC">
      <w:pPr>
        <w:pStyle w:val="Text"/>
      </w:pPr>
      <w:r>
        <w:t>Within the city, m</w:t>
      </w:r>
      <w:r w:rsidRPr="00D966EB">
        <w:t>obility due to personal reasons doubles occupational mobility</w:t>
      </w:r>
      <w:r>
        <w:t xml:space="preserve"> (7.4</w:t>
      </w:r>
      <w:r w:rsidRPr="00D966EB">
        <w:t xml:space="preserve"> </w:t>
      </w:r>
      <w:r>
        <w:t xml:space="preserve">million trips per day vs 3.2 million), </w:t>
      </w:r>
      <w:r w:rsidRPr="00D966EB">
        <w:t>though the 59</w:t>
      </w:r>
      <w:r>
        <w:t>.</w:t>
      </w:r>
      <w:r w:rsidRPr="00D966EB">
        <w:t xml:space="preserve">7% of trips done for personal reasons are done on foot </w:t>
      </w:r>
      <w:r>
        <w:t>and</w:t>
      </w:r>
      <w:r w:rsidRPr="00D966EB">
        <w:t xml:space="preserve"> by bike,</w:t>
      </w:r>
      <w:r>
        <w:t xml:space="preserve"> the 11.3% by public transport and the remaining 28.9%</w:t>
      </w:r>
      <w:r w:rsidRPr="00D966EB">
        <w:t xml:space="preserve"> </w:t>
      </w:r>
      <w:r>
        <w:t xml:space="preserve">by private vehicles; </w:t>
      </w:r>
      <w:r w:rsidR="00317804">
        <w:t>whereas</w:t>
      </w:r>
      <w:r w:rsidRPr="00D966EB">
        <w:t xml:space="preserve"> the 49</w:t>
      </w:r>
      <w:r>
        <w:t>.</w:t>
      </w:r>
      <w:r w:rsidRPr="00D966EB">
        <w:t>4% of commuting trips are done by private cars and motorbikes</w:t>
      </w:r>
      <w:r>
        <w:t>, the 29.6%</w:t>
      </w:r>
      <w:r w:rsidRPr="00D966EB">
        <w:t xml:space="preserve"> </w:t>
      </w:r>
      <w:r>
        <w:t xml:space="preserve">by public transport and the remaining 21% by non-motorised means </w:t>
      </w:r>
      <w:r w:rsidR="00A070D3">
        <w:fldChar w:fldCharType="begin"/>
      </w:r>
      <w:r>
        <w:instrText xml:space="preserve"> ADDIN ZOTERO_ITEM CSL_CITATION {"citationID":"miMXuy0t","properties":{"formattedCitation":"(Barcelona Institute of Regional and Metropolitan Studies, 2016)","plainCitation":"(Barcelona Institute of Regional and Metropolitan Studies, 2016)"},"citationItems":[{"id":642,"uris":["http://zotero.org/users/3254536/items/SA936VGV"],"uri":["http://zotero.org/users/3254536/items/SA936VGV"],"itemData":{"id":642,"type":"article","title":"Workday Mobility Survey in the RMB, 2015","URL":"http://www.atm.cat/web/ca/EMEF.php","author":[{"literal":"Barcelona Institute of Regional and Metropolitan Studies"}],"issued":{"date-parts":[["2016"]]},"accessed":{"date-parts":[["2017",3,20]]}}}],"schema":"https://github.com/citation-style-language/schema/raw/master/csl-citation.json"} </w:instrText>
      </w:r>
      <w:r w:rsidR="00A070D3">
        <w:fldChar w:fldCharType="separate"/>
      </w:r>
      <w:r w:rsidRPr="005A5354">
        <w:t>(Barcelona Institute of Regional and Metropolitan Studies, 2016)</w:t>
      </w:r>
      <w:r w:rsidR="00A070D3">
        <w:fldChar w:fldCharType="end"/>
      </w:r>
      <w:r>
        <w:t>. Besides, on a working day, more than one million vehicles enter</w:t>
      </w:r>
      <w:r w:rsidR="009D32B3">
        <w:t>s</w:t>
      </w:r>
      <w:r>
        <w:t xml:space="preserve"> and leave</w:t>
      </w:r>
      <w:r w:rsidR="009D32B3">
        <w:t>s</w:t>
      </w:r>
      <w:r>
        <w:t xml:space="preserve"> Barcelona </w:t>
      </w:r>
      <w:r w:rsidR="00A070D3">
        <w:fldChar w:fldCharType="begin"/>
      </w:r>
      <w:r w:rsidR="007A3CD8">
        <w:instrText xml:space="preserve"> ADDIN ZOTERO_ITEM CSL_CITATION {"citationID":"mgX57joS","properties":{"formattedCitation":"(Barcelona City Council, 2016b)","plainCitation":"(Barcelona City Council, 2016b)"},"citationItems":[{"id":652,"uris":["http://zotero.org/users/3254536/items/SJUZZFKC"],"uri":["http://zotero.org/users/3254536/items/SJUZZFKC"],"itemData":{"id":652,"type":"webpage","title":"Traffic volume at the entrances to the city. 2011-2015","container-title":"Statistical yearbook of Barcelona city. Year 2016","URL":"http://www.bcn.cat/estadistica/angles/dades/anuari/cap15/C1511010.htm","author":[{"literal":"Barcelona City Council"}],"issued":{"date-parts":[["2016"]]},"accessed":{"date-parts":[["2017",8,8]]}}}],"schema":"https://github.com/citation-style-language/schema/raw/master/csl-citation.json"} </w:instrText>
      </w:r>
      <w:r w:rsidR="00A070D3">
        <w:fldChar w:fldCharType="separate"/>
      </w:r>
      <w:r w:rsidR="007A3CD8" w:rsidRPr="007A3CD8">
        <w:t>(Barcelona City Council, 2016b)</w:t>
      </w:r>
      <w:r w:rsidR="00A070D3">
        <w:fldChar w:fldCharType="end"/>
      </w:r>
      <w:r>
        <w:t xml:space="preserve">. </w:t>
      </w:r>
    </w:p>
    <w:p w:rsidR="009569CC" w:rsidRDefault="009569CC" w:rsidP="009569CC">
      <w:pPr>
        <w:pStyle w:val="Text"/>
      </w:pPr>
      <w:r>
        <w:t xml:space="preserve">The high use of non-motorised transport for personal mobility is very common in dense cities, since travel distances tend to be shorter </w:t>
      </w:r>
      <w:r w:rsidR="00A070D3">
        <w:fldChar w:fldCharType="begin"/>
      </w:r>
      <w:r>
        <w:instrText xml:space="preserve"> ADDIN ZOTERO_ITEM CSL_CITATION {"citationID":"Pn1aPZmB","properties":{"formattedCitation":"(Kenworthy, 2006)","plainCitation":"(Kenworthy, 2006)"},"citationItems":[{"id":656,"uris":["http://zotero.org/users/3254536/items/DMS4SJQD"],"uri":["http://zotero.org/users/3254536/items/DMS4SJQD"],"itemData":{"id":656,"type":"article-journal","title":"The eco-city: ten key transport and planning dimensions for sustainable city development","container-title":"Environment and Urbanization","page":"67-85","volume":"18","issue":"1","source":"CrossRef","DOI":"10.1177/0956247806063947","ISSN":"0956-2478, 1746-0301","shortTitle":"The eco-city","language":"en","author":[{"family":"Kenworthy","given":"Jeffrey R"}],"issued":{"date-parts":[["2006",4]]}}}],"schema":"https://github.com/citation-style-language/schema/raw/master/csl-citation.json"} </w:instrText>
      </w:r>
      <w:r w:rsidR="00A070D3">
        <w:fldChar w:fldCharType="separate"/>
      </w:r>
      <w:r w:rsidRPr="00CD0BB5">
        <w:t>(Kenworthy, 2006)</w:t>
      </w:r>
      <w:r w:rsidR="00A070D3">
        <w:fldChar w:fldCharType="end"/>
      </w:r>
      <w:r>
        <w:t xml:space="preserve">. According to a Eurostat study, the metropolitan Barcelona region is the 6th largest urban area in the European Union, behind London, Paris, Madrid, Ruhrgebiet and Berlin </w:t>
      </w:r>
      <w:r w:rsidR="00A070D3">
        <w:fldChar w:fldCharType="begin"/>
      </w:r>
      <w:r>
        <w:instrText xml:space="preserve"> ADDIN ZOTERO_ITEM CSL_CITATION {"citationID":"3UM7hl39","properties":{"formattedCitation":"(Koceva et al., 2016)","plainCitation":"(Koceva et al., 2016)"},"citationItems":[{"id":650,"uris":["http://zotero.org/users/3254536/items/GX2H6R2M"],"uri":["http://zotero.org/users/3254536/items/GX2H6R2M"],"itemData":{"id":650,"type":"book","title":"Urban Europe: statistics on cities, towns and suburbs","collection-title":"Statistical books / Eurostat","publisher":"Publications Office of the European Union","publisher-place":"Luxembourg","number-of-pages":"282","edition":"2016 edition","source":"Gemeinsamer Bibliotheksverbund ISBN","event-place":"Luxembourg","ISBN":"978-92-79-60139-2","note":"OCLC: 960850133","shortTitle":"Urban Europe","language":"eng","editor":[{"family":"Koceva","given":"Mariana M."},{"family":"Brandmüller","given":"Teodóra"},{"family":"Lupu","given":"Iuliana"},{"family":"Önnerfors","given":"Åsa"},{"family":"Corselli-Nordblad","given":"Louise"},{"family":"Coyette","given":"Catherine"},{"family":"Johansson","given":"Annika"},{"family":"Strandell","given":"Helene"},{"family":"Wolff","given":"Pascal"},{"literal":"Europäische Kommission"}],"issued":{"date-parts":[["2016"]]}}}],"schema":"https://github.com/citation-style-language/schema/raw/master/csl-citation.json"} </w:instrText>
      </w:r>
      <w:r w:rsidR="00A070D3">
        <w:fldChar w:fldCharType="separate"/>
      </w:r>
      <w:r w:rsidRPr="00F62E07">
        <w:t>(Koceva et al., 2016)</w:t>
      </w:r>
      <w:r w:rsidR="00A070D3">
        <w:fldChar w:fldCharType="end"/>
      </w:r>
      <w:r>
        <w:t xml:space="preserve">. This study also indicates that this region records two of the three highest levels of population density in the EU-28. The highest ratio is located within l’Hospitalet de Llobregat, with </w:t>
      </w:r>
      <w:r w:rsidRPr="00D54CC6">
        <w:t>53</w:t>
      </w:r>
      <w:r>
        <w:t>,</w:t>
      </w:r>
      <w:r w:rsidRPr="00D54CC6">
        <w:t>119</w:t>
      </w:r>
      <w:r>
        <w:t xml:space="preserve"> inhabitants/km², and the third highest ratio within Badalona, with 50,287 inhabitants/km², behind the 18th arrondissement in Paris (52,218 inhabitants/km²) </w:t>
      </w:r>
      <w:r w:rsidR="00A070D3">
        <w:fldChar w:fldCharType="begin"/>
      </w:r>
      <w:r>
        <w:instrText xml:space="preserve"> ADDIN ZOTERO_ITEM CSL_CITATION {"citationID":"A82dI0kq","properties":{"formattedCitation":"(Koceva et al., 2016)","plainCitation":"(Koceva et al., 2016)"},"citationItems":[{"id":650,"uris":["http://zotero.org/users/3254536/items/GX2H6R2M"],"uri":["http://zotero.org/users/3254536/items/GX2H6R2M"],"itemData":{"id":650,"type":"book","title":"Urban Europe: statistics on cities, towns and suburbs","collection-title":"Statistical books / Eurostat","publisher":"Publications Office of the European Union","publisher-place":"Luxembourg","number-of-pages":"282","edition":"2016 edition","source":"Gemeinsamer Bibliotheksverbund ISBN","event-place":"Luxembourg","ISBN":"978-92-79-60139-2","note":"OCLC: 960850133","shortTitle":"Urban Europe","language":"eng","editor":[{"family":"Koceva","given":"Mariana M."},{"family":"Brandmüller","given":"Teodóra"},{"family":"Lupu","given":"Iuliana"},{"family":"Önnerfors","given":"Åsa"},{"family":"Corselli-Nordblad","given":"Louise"},{"family":"Coyette","given":"Catherine"},{"family":"Johansson","given":"Annika"},{"family":"Strandell","given":"Helene"},{"family":"Wolff","given":"Pascal"},{"literal":"Europäische Kommission"}],"issued":{"date-parts":[["2016"]]}}}],"schema":"https://github.com/citation-style-language/schema/raw/master/csl-citation.json"} </w:instrText>
      </w:r>
      <w:r w:rsidR="00A070D3">
        <w:fldChar w:fldCharType="separate"/>
      </w:r>
      <w:r w:rsidRPr="000F117A">
        <w:t>(Koceva et al., 2016)</w:t>
      </w:r>
      <w:r w:rsidR="00A070D3">
        <w:fldChar w:fldCharType="end"/>
      </w:r>
      <w:r>
        <w:t xml:space="preserve">. </w:t>
      </w:r>
    </w:p>
    <w:p w:rsidR="009569CC" w:rsidRDefault="009569CC" w:rsidP="009569CC">
      <w:pPr>
        <w:pStyle w:val="Text"/>
      </w:pPr>
      <w:r w:rsidRPr="00CC4F77">
        <w:lastRenderedPageBreak/>
        <w:t>Regarding new mobility services</w:t>
      </w:r>
      <w:r>
        <w:t xml:space="preserve"> operating in Barcelona, there is starting to be a variety of services: MyTaxi-Hailo, which is a taxi-hailing service; Cabify, which is a singular ride-hailing service operating </w:t>
      </w:r>
      <w:r w:rsidR="00D645D6">
        <w:t xml:space="preserve">in the city </w:t>
      </w:r>
      <w:r>
        <w:t>with</w:t>
      </w:r>
      <w:r w:rsidR="00F16C7E">
        <w:t xml:space="preserve"> </w:t>
      </w:r>
      <w:r w:rsidR="00F16C7E" w:rsidRPr="00F16C7E">
        <w:t>Chauffeured Tourism Vehicle</w:t>
      </w:r>
      <w:r>
        <w:t xml:space="preserve"> </w:t>
      </w:r>
      <w:r w:rsidR="00F16C7E">
        <w:t>(</w:t>
      </w:r>
      <w:r>
        <w:t>VTC</w:t>
      </w:r>
      <w:r w:rsidR="00F16C7E">
        <w:t>)</w:t>
      </w:r>
      <w:r>
        <w:t xml:space="preserve"> licences; Avancar and Bluemove, both </w:t>
      </w:r>
      <w:r w:rsidR="00F52E6E" w:rsidRPr="00F52E6E">
        <w:t xml:space="preserve">Business-to-Consumer </w:t>
      </w:r>
      <w:r w:rsidR="00F52E6E">
        <w:t>(</w:t>
      </w:r>
      <w:r>
        <w:t>B2C</w:t>
      </w:r>
      <w:r w:rsidR="00F52E6E">
        <w:t>)</w:t>
      </w:r>
      <w:r>
        <w:t xml:space="preserve"> carsharing companies; SocialCar, Drivy and Amovens, the three of them offering P2P carsharing services; and the B2C electric motosharing services e</w:t>
      </w:r>
      <w:r w:rsidRPr="002E5F05">
        <w:t xml:space="preserve">Cooltra, </w:t>
      </w:r>
      <w:r>
        <w:t xml:space="preserve">Yugo, </w:t>
      </w:r>
      <w:r w:rsidRPr="00090F9D">
        <w:rPr>
          <w:lang w:val="en-US"/>
        </w:rPr>
        <w:t>Motit</w:t>
      </w:r>
      <w:r>
        <w:rPr>
          <w:lang w:val="en-US"/>
        </w:rPr>
        <w:t xml:space="preserve">, </w:t>
      </w:r>
      <w:r w:rsidRPr="00090F9D">
        <w:rPr>
          <w:lang w:val="en-US"/>
        </w:rPr>
        <w:t xml:space="preserve">Muving and </w:t>
      </w:r>
      <w:r w:rsidRPr="002E5F05">
        <w:t>Outo</w:t>
      </w:r>
      <w:r>
        <w:t xml:space="preserve"> - Outo also offers P2P motosharing </w:t>
      </w:r>
      <w:r w:rsidR="00A070D3">
        <w:fldChar w:fldCharType="begin"/>
      </w:r>
      <w:r>
        <w:instrText xml:space="preserve"> ADDIN ZOTERO_ITEM CSL_CITATION {"citationID":"RyV3qfhj","properties":{"unsorted":true,"formattedCitation":"(mytaxi, 2016; Maxi Mobility, 2017; Avancar, 2017; Bluemove, 2016; SocialCar, 2017; Drivy, 2017; Amovens Soluciones, 2017; Cooltra Motosharing, 2017; YUGO Urban Mobility, 2017; Motit World, 2017; Sharing Muving, 2017; Outo, 2017)","plainCitation":"(mytaxi, 2016; Maxi Mobility, 2017; Avancar, 2017; Bluemove, 2016; SocialCar, 2017; Drivy, 2017; Amovens Soluciones, 2017; Cooltra Motosharing, 2017; YUGO Urban Mobility, 2017; Motit World, 2017; Sharing Muving, 2017; Outo, 2017)"},"citationItems":[{"id":487,"uris":["http://zotero.org/users/3254536/items/PWAGF3FG"],"uri":["http://zotero.org/users/3254536/items/PWAGF3FG"],"itemData":{"id":487,"type":"webpage","title":"mytaxi - The Taxi App","container-title":"mytaxi","URL":"https://us.mytaxi.com/index.html","author":[{"family":"mytaxi","given":""}],"issued":{"date-parts":[["2016"]]},"accessed":{"date-parts":[["2017",3,6]]}},"label":"page"},{"id":645,"uris":["http://zotero.org/users/3254536/items/XSZ45QBR"],"uri":["http://zotero.org/users/3254536/items/XSZ45QBR"],"itemData":{"id":645,"type":"webpage","title":"Cabify","URL":"https://cabify.com","author":[{"literal":"Maxi Mobility"}],"issued":{"date-parts":[["2017"]]},"accessed":{"date-parts":[["2017",7,7]]}},"label":"page"},{"id":341,"uris":["http://zotero.org/users/3254536/items/ZEADPHGE"],"uri":["http://zotero.org/users/3254536/items/ZEADPHGE"],"itemData":{"id":341,"type":"webpage","title":"Avancar","container-title":"Avancar","URL":"http://www.avancar.es/","author":[{"family":"Avancar","given":""}],"issued":{"date-parts":[["2017"]]},"accessed":{"date-parts":[["2017",1,25]]}},"label":"page"},{"id":647,"uris":["http://zotero.org/users/3254536/items/ZMJ8HMXQ"],"uri":["http://zotero.org/users/3254536/items/ZMJ8HMXQ"],"itemData":{"id":647,"type":"webpage","title":"Bluemove","container-title":"Bluemove","URL":"https://bluemove.es/es","author":[{"literal":"Bluemove"}],"issued":{"date-parts":[["2016"]]},"accessed":{"date-parts":[["2017",7,7]]}},"label":"page"},{"id":336,"uris":["http://zotero.org/users/3254536/items/SQNQW36A"],"uri":["http://zotero.org/users/3254536/items/SQNQW36A"],"itemData":{"id":336,"type":"webpage","title":"SocialCar","container-title":"SocialCar","URL":"https://www.socialcar.com/","author":[{"family":"SocialCar","given":""}],"issued":{"date-parts":[["2017"]]},"accessed":{"date-parts":[["2017",1,25]]}},"label":"page"},{"id":646,"uris":["http://zotero.org/users/3254536/items/NZ7N7JTP"],"uri":["http://zotero.org/users/3254536/items/NZ7N7JTP"],"itemData":{"id":646,"type":"webpage","title":"Drivy","container-title":"Drivy","URL":"https://www.drivy.es/","author":[{"literal":"Drivy"}],"issued":{"date-parts":[["2017"]]},"accessed":{"date-parts":[["2017",7,7]]}},"label":"page"},{"id":644,"uris":["http://zotero.org/users/3254536/items/5H9JBMSQ"],"uri":["http://zotero.org/users/3254536/items/5H9JBMSQ"],"itemData":{"id":644,"type":"webpage","title":"Amovens","container-title":"Amovens","URL":"https://amovens.com/","author":[{"literal":"Amovens Soluciones"}],"issued":{"date-parts":[["2017"]]},"accessed":{"date-parts":[["2017",7,7]]}},"label":"page"},{"id":658,"uris":["http://zotero.org/users/3254536/items/RQ33I3B6"],"uri":["http://zotero.org/users/3254536/items/RQ33I3B6"],"itemData":{"id":658,"type":"webpage","title":"eCooltra","container-title":"eCooltra","URL":"https://www.ecooltra.com/es/","author":[{"literal":"Cooltra Motosharing"}],"issued":{"date-parts":[["2017"]]},"accessed":{"date-parts":[["2017",8,10]]}}},{"id":661,"uris":["http://zotero.org/users/3254536/items/ZCFUTEUR"],"uri":["http://zotero.org/users/3254536/items/ZCFUTEUR"],"itemData":{"id":661,"type":"webpage","title":"YUGO","container-title":"YUGO","abstract":"A scooter available whenever and wherever you want in Barcelona.","URL":"https://www.getyugo.com","author":[{"literal":"YUGO Urban Mobility"}],"issued":{"date-parts":[["2017"]]},"accessed":{"date-parts":[["2017",8,10]]}}},{"id":659,"uris":["http://zotero.org/users/3254536/items/AKVKZXB5"],"uri":["http://zotero.org/users/3254536/items/AKVKZXB5"],"itemData":{"id":659,"type":"webpage","title":"Motit","container-title":"Motit World","abstract":"Motit es una nueva experiencia de movilidad y motosharing Barcelona para ti y tu ciudad. Diseñada a tu medida, adaptada a tu bolsillo y ecológica.","URL":"http://www.motitworld.com/bcn/","author":[{"literal":"Motit World"}],"issued":{"date-parts":[["2017"]]},"accessed":{"date-parts":[["2017",8,10]]}}},{"id":663,"uris":["http://zotero.org/users/3254536/items/VZ3D6B8A"],"uri":["http://zotero.org/users/3254536/items/VZ3D6B8A"],"itemData":{"id":663,"type":"webpage","title":"Muving","container-title":"Alquiler de motos eléctricas","genre":"Muving","abstract":"Empresa de alquiler de motos eléctricas y motosharing radicada en Madrid, Barcelona, Málaga, Sevilla y Cádiz. Alquila motos muving a precios increíbles.","URL":"http://www.muving.com/","language":"es-ES","author":[{"literal":"Sharing Muving"}],"issued":{"date-parts":[["2017"]]},"accessed":{"date-parts":[["2017",8,10]]}}},{"id":665,"uris":["http://zotero.org/users/3254536/items/3ZD5G5FP"],"uri":["http://zotero.org/users/3254536/items/3ZD5G5FP"],"itemData":{"id":665,"type":"webpage","title":"Outo","container-title":"Outo","abstract":"Alquila una moto o scooter por minutos, si es eléctrica recójela y déjala alli donde quieras, si es de otra persona deberás dejarla donde la recojiste. Alquilamos motos propias eléctricas por minutos, y facailitamos que propietarios cedan sus motos a otras personas (conductores ocasionales), en toda España. Rent a motorbike or scooter from anywhere, easy, pay for used minutes and leave at your best place or a tthe same place where you get if the moto is from a private user. We rent our own motos and we manage for other users share his motos through us. All Spain.","URL":"https://www.outo.es/","shortTitle":"Outo - Motosharing, ahora Alquila tu moto también","author":[{"literal":"Outo"}],"issued":{"date-parts":[["2017"]]},"accessed":{"date-parts":[["2017",8,10]]}}}],"schema":"https://github.com/citation-style-language/schema/raw/master/csl-citation.json"} </w:instrText>
      </w:r>
      <w:r w:rsidR="00A070D3">
        <w:fldChar w:fldCharType="separate"/>
      </w:r>
      <w:r w:rsidRPr="000339BF">
        <w:t>(mytaxi, 2016; Maxi Mobility, 2017; Avancar, 2017; Bluemove, 2016; SocialCar, 2017; Drivy, 2017; Amovens Soluciones, 2017; Cooltra Motosharing, 2017; YUGO Urban Mobility, 2017; Motit World, 2017; Sharing Muving, 2017; Outo, 2017)</w:t>
      </w:r>
      <w:r w:rsidR="00A070D3">
        <w:fldChar w:fldCharType="end"/>
      </w:r>
      <w:r>
        <w:t xml:space="preserve">. </w:t>
      </w:r>
    </w:p>
    <w:p w:rsidR="009569CC" w:rsidRPr="0068012F" w:rsidRDefault="009569CC" w:rsidP="00690D83">
      <w:pPr>
        <w:pStyle w:val="Ttulo1"/>
        <w:numPr>
          <w:ilvl w:val="0"/>
          <w:numId w:val="1"/>
        </w:numPr>
        <w:ind w:left="0" w:hanging="567"/>
      </w:pPr>
      <w:r>
        <w:t>METHODOLOGY</w:t>
      </w:r>
    </w:p>
    <w:p w:rsidR="009569CC" w:rsidRDefault="009569CC" w:rsidP="009569CC">
      <w:pPr>
        <w:pStyle w:val="Text"/>
      </w:pPr>
      <w:r>
        <w:t xml:space="preserve">With </w:t>
      </w:r>
      <w:r w:rsidR="00EE040B">
        <w:t xml:space="preserve">the </w:t>
      </w:r>
      <w:r>
        <w:t xml:space="preserve">aim of finding out </w:t>
      </w:r>
      <w:r w:rsidR="00F212E5">
        <w:t xml:space="preserve">about </w:t>
      </w:r>
      <w:r>
        <w:t>the mobility patterns</w:t>
      </w:r>
      <w:r w:rsidR="00F212E5">
        <w:t>,</w:t>
      </w:r>
      <w:r>
        <w:t xml:space="preserve"> behaviours</w:t>
      </w:r>
      <w:r w:rsidR="00F212E5">
        <w:t>, needs and expectations</w:t>
      </w:r>
      <w:r>
        <w:t xml:space="preserve"> of the citizens of Barcelona and of </w:t>
      </w:r>
      <w:r w:rsidR="00F212E5">
        <w:t xml:space="preserve">its </w:t>
      </w:r>
      <w:r>
        <w:t xml:space="preserve">metropolitan Barcelona region, a quantitative study was conducted in January 2017. A total of 602 interviews were carried out on-line, using the technique of </w:t>
      </w:r>
      <w:r w:rsidRPr="00D801DA">
        <w:t>Computer-</w:t>
      </w:r>
      <w:r>
        <w:t>A</w:t>
      </w:r>
      <w:r w:rsidRPr="00D801DA">
        <w:t xml:space="preserve">ssisted </w:t>
      </w:r>
      <w:r>
        <w:t>W</w:t>
      </w:r>
      <w:r w:rsidRPr="00D801DA">
        <w:t xml:space="preserve">eb </w:t>
      </w:r>
      <w:r>
        <w:t>I</w:t>
      </w:r>
      <w:r w:rsidRPr="00D801DA">
        <w:t>nterviewing (CAWI)</w:t>
      </w:r>
      <w:r>
        <w:t>. The survey was conducted according</w:t>
      </w:r>
      <w:r w:rsidRPr="00212571">
        <w:t xml:space="preserve"> to</w:t>
      </w:r>
      <w:r>
        <w:t xml:space="preserve"> the norm</w:t>
      </w:r>
      <w:r w:rsidRPr="00212571">
        <w:t xml:space="preserve"> ISO 20252 and </w:t>
      </w:r>
      <w:r>
        <w:t xml:space="preserve">the </w:t>
      </w:r>
      <w:r w:rsidRPr="00212571">
        <w:t>code of conduct CCI/ESOMAR</w:t>
      </w:r>
      <w:r>
        <w:t xml:space="preserve">. </w:t>
      </w:r>
    </w:p>
    <w:p w:rsidR="009569CC" w:rsidRDefault="009569CC" w:rsidP="009569CC">
      <w:pPr>
        <w:pStyle w:val="Text"/>
      </w:pPr>
      <w:r>
        <w:t>The questionnaire applied was structured with closed questions</w:t>
      </w:r>
      <w:r w:rsidR="00D76758">
        <w:t>.</w:t>
      </w:r>
      <w:r w:rsidR="00774688">
        <w:t xml:space="preserve"> </w:t>
      </w:r>
      <w:r>
        <w:t xml:space="preserve">The survey asked 17 questions regarding the use, intention of use and likes and dislikes of shared mobility services, as well as the preferred options according to different types of trips, price setting, and accessibility to these services. </w:t>
      </w:r>
      <w:r w:rsidR="009E32D7">
        <w:t>Furthermore</w:t>
      </w:r>
      <w:r>
        <w:t>, 12 classification questions and 3 questions regarding the usual and preferred means of transport were also requested.</w:t>
      </w:r>
    </w:p>
    <w:p w:rsidR="009569CC" w:rsidRPr="0068012F" w:rsidRDefault="009569CC" w:rsidP="009569CC">
      <w:pPr>
        <w:pStyle w:val="Ttulo2"/>
        <w:numPr>
          <w:ilvl w:val="1"/>
          <w:numId w:val="1"/>
        </w:numPr>
        <w:ind w:left="0" w:hanging="567"/>
      </w:pPr>
      <w:r>
        <w:t>Sample</w:t>
      </w:r>
    </w:p>
    <w:p w:rsidR="009569CC" w:rsidRDefault="009569CC" w:rsidP="009569CC">
      <w:pPr>
        <w:pStyle w:val="Text"/>
      </w:pPr>
      <w:r>
        <w:t>A sample profile was defined in order to ensure an equal participation rate among genders, ages and commuters and non-commuters.</w:t>
      </w:r>
    </w:p>
    <w:p w:rsidR="009569CC" w:rsidRDefault="009569CC" w:rsidP="009569CC">
      <w:pPr>
        <w:pStyle w:val="Text"/>
        <w:spacing w:after="0"/>
      </w:pPr>
      <w:r>
        <w:t>Precisely, the sample profile obtained was:</w:t>
      </w:r>
    </w:p>
    <w:p w:rsidR="009569CC" w:rsidRDefault="009569CC" w:rsidP="009569CC">
      <w:pPr>
        <w:pStyle w:val="Text"/>
        <w:numPr>
          <w:ilvl w:val="0"/>
          <w:numId w:val="11"/>
        </w:numPr>
        <w:spacing w:after="0"/>
      </w:pPr>
      <w:r>
        <w:t>Gender: 49.83% women and 50.17% men.</w:t>
      </w:r>
    </w:p>
    <w:p w:rsidR="009569CC" w:rsidRDefault="009569CC" w:rsidP="009569CC">
      <w:pPr>
        <w:pStyle w:val="Text"/>
        <w:numPr>
          <w:ilvl w:val="0"/>
          <w:numId w:val="11"/>
        </w:numPr>
        <w:spacing w:after="0"/>
      </w:pPr>
      <w:r>
        <w:t>Age: 33.6% aged between 18 and 29 years old, 33.2% aged between 30 and 45 years old, and the remaining 33.2% aged between 46 and 55 years old.</w:t>
      </w:r>
    </w:p>
    <w:p w:rsidR="009569CC" w:rsidRDefault="009569CC" w:rsidP="009569CC">
      <w:pPr>
        <w:pStyle w:val="Text"/>
        <w:numPr>
          <w:ilvl w:val="0"/>
          <w:numId w:val="12"/>
        </w:numPr>
        <w:spacing w:after="0"/>
      </w:pPr>
      <w:r>
        <w:t>Mobility patterns: 48.34% living and working in Barcelona or its neighbouring municipalities (</w:t>
      </w:r>
      <w:r w:rsidRPr="00266F09">
        <w:t xml:space="preserve">Badalona, Sant Adrià de Besós, Santa Coloma de Gramenet, </w:t>
      </w:r>
      <w:r>
        <w:t>L</w:t>
      </w:r>
      <w:r w:rsidRPr="00266F09">
        <w:t>’Hospitalet de Llobregat, El Prat de Llobregat</w:t>
      </w:r>
      <w:r>
        <w:t xml:space="preserve"> </w:t>
      </w:r>
      <w:r>
        <w:lastRenderedPageBreak/>
        <w:t>and</w:t>
      </w:r>
      <w:r w:rsidRPr="00266F09">
        <w:t xml:space="preserve"> Cornellà de Llobregat</w:t>
      </w:r>
      <w:r>
        <w:t xml:space="preserve">); 24.92% commuting from Barcelona or its immediate to other locations of the </w:t>
      </w:r>
      <w:r w:rsidR="00C06341">
        <w:t>Barcelona Metropolitan R</w:t>
      </w:r>
      <w:r>
        <w:t>egion</w:t>
      </w:r>
      <w:r w:rsidR="00C06341">
        <w:t xml:space="preserve"> (RMB)</w:t>
      </w:r>
      <w:r>
        <w:t xml:space="preserve">, and the remaining 26.74% commuting from the </w:t>
      </w:r>
      <w:r w:rsidR="00C06341">
        <w:t>RMB</w:t>
      </w:r>
      <w:r>
        <w:t xml:space="preserve"> to Barcelona and its immediate.  </w:t>
      </w:r>
    </w:p>
    <w:p w:rsidR="009569CC" w:rsidRDefault="009569CC" w:rsidP="009569CC">
      <w:pPr>
        <w:pStyle w:val="Text"/>
        <w:numPr>
          <w:ilvl w:val="0"/>
          <w:numId w:val="12"/>
        </w:numPr>
        <w:spacing w:after="0"/>
      </w:pPr>
      <w:r>
        <w:t xml:space="preserve">Education: 62.06% had University studies, 30.62% had High school studies, 13.49% had Elementary school studies, and the remaining 3,83% had less studies. </w:t>
      </w:r>
    </w:p>
    <w:p w:rsidR="009569CC" w:rsidRDefault="009569CC" w:rsidP="009569CC">
      <w:pPr>
        <w:pStyle w:val="Text"/>
        <w:numPr>
          <w:ilvl w:val="0"/>
          <w:numId w:val="12"/>
        </w:numPr>
        <w:spacing w:after="0"/>
      </w:pPr>
      <w:r>
        <w:t>Occupation: 78.84% were employed, 4.76% were unemployed, 7.41% were students which also were working, and the remaining 8.99% were students exclusively dedicated to their studies.</w:t>
      </w:r>
    </w:p>
    <w:p w:rsidR="009569CC" w:rsidRPr="0068012F" w:rsidRDefault="009569CC" w:rsidP="00690D83">
      <w:pPr>
        <w:pStyle w:val="Ttulo1"/>
        <w:numPr>
          <w:ilvl w:val="0"/>
          <w:numId w:val="1"/>
        </w:numPr>
        <w:ind w:left="0" w:hanging="567"/>
      </w:pPr>
      <w:r>
        <w:t>RESULTS</w:t>
      </w:r>
    </w:p>
    <w:p w:rsidR="00F31F01" w:rsidRDefault="00CC2428" w:rsidP="009569CC">
      <w:pPr>
        <w:pStyle w:val="Text"/>
      </w:pPr>
      <w:r>
        <w:t xml:space="preserve">This section discusses the </w:t>
      </w:r>
      <w:r w:rsidR="0079655E">
        <w:t xml:space="preserve">outcome </w:t>
      </w:r>
      <w:r>
        <w:t>of the survey</w:t>
      </w:r>
      <w:r w:rsidR="009569CC" w:rsidRPr="00F31F01">
        <w:t>.</w:t>
      </w:r>
      <w:r w:rsidR="00F31F01">
        <w:t xml:space="preserve"> First, mobility patterns</w:t>
      </w:r>
      <w:r>
        <w:t xml:space="preserve"> of respondents</w:t>
      </w:r>
      <w:r w:rsidR="00F31F01">
        <w:t xml:space="preserve"> are</w:t>
      </w:r>
      <w:r>
        <w:t xml:space="preserve"> provided and analysed by </w:t>
      </w:r>
      <w:r w:rsidR="00F31F01">
        <w:t>age, gender</w:t>
      </w:r>
      <w:r>
        <w:t xml:space="preserve">, </w:t>
      </w:r>
      <w:r w:rsidR="00F31F01">
        <w:t>location</w:t>
      </w:r>
      <w:r w:rsidR="00DF195B">
        <w:t xml:space="preserve"> and employment</w:t>
      </w:r>
      <w:r>
        <w:t xml:space="preserve"> situation. </w:t>
      </w:r>
      <w:r w:rsidR="006957EC">
        <w:t>Then</w:t>
      </w:r>
      <w:r w:rsidR="00F31F01">
        <w:t>, the</w:t>
      </w:r>
      <w:r w:rsidR="006957EC">
        <w:t xml:space="preserve"> analysis continues with the use</w:t>
      </w:r>
      <w:r w:rsidR="00F31F01">
        <w:t xml:space="preserve"> intention of</w:t>
      </w:r>
      <w:r w:rsidR="006957EC">
        <w:t xml:space="preserve"> the</w:t>
      </w:r>
      <w:r w:rsidR="00F31F01">
        <w:t xml:space="preserve"> </w:t>
      </w:r>
      <w:r w:rsidR="00A47159">
        <w:t xml:space="preserve">emerging </w:t>
      </w:r>
      <w:r w:rsidR="006957EC">
        <w:t xml:space="preserve">mobility services </w:t>
      </w:r>
      <w:r>
        <w:t>studied,</w:t>
      </w:r>
      <w:r w:rsidR="006957EC">
        <w:t xml:space="preserve"> being aware of the limitation that most of the interviewees had never used a shared service</w:t>
      </w:r>
      <w:r w:rsidR="00124CB2">
        <w:t xml:space="preserve"> before</w:t>
      </w:r>
      <w:r w:rsidR="0037754E">
        <w:t xml:space="preserve"> - bikesharing included -</w:t>
      </w:r>
      <w:r w:rsidR="00124CB2">
        <w:t>. H</w:t>
      </w:r>
      <w:r>
        <w:t>owever</w:t>
      </w:r>
      <w:r w:rsidR="00124CB2">
        <w:t>,</w:t>
      </w:r>
      <w:r>
        <w:t xml:space="preserve"> during the survey all services valued where </w:t>
      </w:r>
      <w:r w:rsidR="00124CB2">
        <w:t xml:space="preserve">in every question </w:t>
      </w:r>
      <w:r>
        <w:t xml:space="preserve">explained </w:t>
      </w:r>
      <w:r w:rsidR="00124CB2">
        <w:t xml:space="preserve">in detail and with examples. </w:t>
      </w:r>
    </w:p>
    <w:p w:rsidR="009569CC" w:rsidRDefault="009569CC" w:rsidP="009569CC">
      <w:pPr>
        <w:pStyle w:val="Ttulo2"/>
        <w:numPr>
          <w:ilvl w:val="1"/>
          <w:numId w:val="1"/>
        </w:numPr>
        <w:ind w:left="0" w:hanging="567"/>
      </w:pPr>
      <w:r>
        <w:t xml:space="preserve">Respondents mobility </w:t>
      </w:r>
      <w:r w:rsidR="00CF2FE9">
        <w:t>patterns</w:t>
      </w:r>
    </w:p>
    <w:p w:rsidR="003037A0" w:rsidRPr="008B15A6" w:rsidRDefault="00A80C4B" w:rsidP="008B15A6">
      <w:pPr>
        <w:pStyle w:val="Text"/>
      </w:pPr>
      <w:r>
        <w:t>More than four-fifth of respondents had a driving license</w:t>
      </w:r>
      <w:r w:rsidR="0076279C">
        <w:t xml:space="preserve"> (86.88%)</w:t>
      </w:r>
      <w:r>
        <w:t xml:space="preserve"> and access to a car</w:t>
      </w:r>
      <w:r w:rsidR="0076279C">
        <w:t xml:space="preserve"> (82.72%) - </w:t>
      </w:r>
      <w:r>
        <w:t>own</w:t>
      </w:r>
      <w:r w:rsidR="0076279C">
        <w:t>ed</w:t>
      </w:r>
      <w:r>
        <w:t xml:space="preserve"> or from a family member</w:t>
      </w:r>
      <w:r w:rsidR="0076279C">
        <w:t xml:space="preserve"> -</w:t>
      </w:r>
      <w:r>
        <w:t xml:space="preserve">. </w:t>
      </w:r>
      <w:r w:rsidR="000A03F9">
        <w:t>According to</w:t>
      </w:r>
      <w:r w:rsidR="0030027E">
        <w:t xml:space="preserve"> the analysis of the questions of having a driving license and access to a car</w:t>
      </w:r>
      <w:r w:rsidR="00BA20F8">
        <w:t xml:space="preserve"> by monthly incomes</w:t>
      </w:r>
      <w:r w:rsidR="0030027E">
        <w:t xml:space="preserve">, </w:t>
      </w:r>
      <w:r w:rsidR="00BA20F8">
        <w:t xml:space="preserve">it was found that </w:t>
      </w:r>
      <w:r w:rsidR="0030027E">
        <w:t>t</w:t>
      </w:r>
      <w:r>
        <w:t>he profile with more access to driving a car was directly related to the level of income and inversely proportional to the use of the public transport</w:t>
      </w:r>
      <w:r w:rsidR="0076279C">
        <w:t xml:space="preserve">. Besides, </w:t>
      </w:r>
      <w:r w:rsidR="00CE71E3">
        <w:t>responses to “W</w:t>
      </w:r>
      <w:r w:rsidR="00CE71E3" w:rsidRPr="00CE71E3">
        <w:t>hich means of transport do you use to travel in a normal working day</w:t>
      </w:r>
      <w:r w:rsidR="00BA20F8">
        <w:t xml:space="preserve">” lead to the conclusion that </w:t>
      </w:r>
      <w:r w:rsidR="0076279C">
        <w:t xml:space="preserve">the 53.49% of interviewees used more than one mode of transport every day, being </w:t>
      </w:r>
      <w:r>
        <w:t>the citizens with</w:t>
      </w:r>
      <w:r w:rsidR="00955F40">
        <w:t xml:space="preserve"> the</w:t>
      </w:r>
      <w:r>
        <w:t xml:space="preserve"> lowest incomes the most multimodal</w:t>
      </w:r>
      <w:r w:rsidR="00955F40">
        <w:t>, with the exception of the unemployed population</w:t>
      </w:r>
      <w:r w:rsidR="00513F99">
        <w:t>.</w:t>
      </w:r>
      <w:r>
        <w:t xml:space="preserve"> </w:t>
      </w:r>
      <w:r w:rsidR="00955F40">
        <w:t xml:space="preserve">Accordingly, </w:t>
      </w:r>
      <w:r w:rsidR="003F4DB8">
        <w:t xml:space="preserve">Table </w:t>
      </w:r>
      <w:r w:rsidR="00D2188E">
        <w:t>1</w:t>
      </w:r>
      <w:r w:rsidR="003F4DB8">
        <w:t xml:space="preserve"> </w:t>
      </w:r>
      <w:r w:rsidR="004F0465">
        <w:t xml:space="preserve">provides an overview on </w:t>
      </w:r>
      <w:r w:rsidR="003F4DB8" w:rsidRPr="003F4DB8">
        <w:t xml:space="preserve">the mobility </w:t>
      </w:r>
      <w:r w:rsidR="00CF2FE9">
        <w:t>patterns</w:t>
      </w:r>
      <w:r w:rsidR="00CF2FE9" w:rsidRPr="003F4DB8">
        <w:t xml:space="preserve"> </w:t>
      </w:r>
      <w:r w:rsidR="003F4DB8" w:rsidRPr="003F4DB8">
        <w:t>of respondents by employment situation</w:t>
      </w:r>
      <w:r w:rsidR="003F4DB8">
        <w:t xml:space="preserve">. </w:t>
      </w:r>
      <w:r w:rsidR="005403F4">
        <w:t xml:space="preserve">The first column shows </w:t>
      </w:r>
      <w:r w:rsidR="009B1A62" w:rsidRPr="009B1A62">
        <w:t>the percentage of respondent</w:t>
      </w:r>
      <w:r w:rsidR="00DF195B">
        <w:t>s</w:t>
      </w:r>
      <w:r w:rsidR="009B1A62" w:rsidRPr="009B1A62">
        <w:t xml:space="preserve"> of each category over the total answers. Next, each row </w:t>
      </w:r>
      <w:r w:rsidR="004F0465">
        <w:t>gives</w:t>
      </w:r>
      <w:r w:rsidR="004F0465" w:rsidRPr="009B1A62">
        <w:t xml:space="preserve"> </w:t>
      </w:r>
      <w:r w:rsidR="009B1A62" w:rsidRPr="009B1A62">
        <w:t xml:space="preserve">the percentage of affirmative answers over the respondents of each category. </w:t>
      </w:r>
      <w:r w:rsidR="00D2188E">
        <w:t>From this table</w:t>
      </w:r>
      <w:r w:rsidR="00BA20F8">
        <w:t xml:space="preserve"> it</w:t>
      </w:r>
      <w:r w:rsidR="00D2188E">
        <w:t xml:space="preserve"> can</w:t>
      </w:r>
      <w:r w:rsidR="00BA20F8">
        <w:t xml:space="preserve"> be</w:t>
      </w:r>
      <w:r w:rsidR="00D2188E">
        <w:t xml:space="preserve"> see</w:t>
      </w:r>
      <w:r w:rsidR="00BA20F8">
        <w:t>n</w:t>
      </w:r>
      <w:r w:rsidR="00D2188E">
        <w:t xml:space="preserve"> that </w:t>
      </w:r>
      <w:r w:rsidR="003F4DB8">
        <w:t xml:space="preserve">the segments with more use of the public transport </w:t>
      </w:r>
      <w:r w:rsidR="00BA20F8">
        <w:t xml:space="preserve">were </w:t>
      </w:r>
      <w:r w:rsidR="00F25665">
        <w:t>students and unemployed citizens</w:t>
      </w:r>
      <w:r w:rsidR="003676C7">
        <w:t xml:space="preserve">. </w:t>
      </w:r>
      <w:r w:rsidR="000B0FF3">
        <w:t>In addition</w:t>
      </w:r>
      <w:r w:rsidR="003676C7">
        <w:t xml:space="preserve">, the </w:t>
      </w:r>
      <w:r w:rsidR="00AC0809" w:rsidRPr="00AC0809">
        <w:t xml:space="preserve">analysis of mobility patterns and intended use of shared mobility in the metropolitan Barcelona region </w:t>
      </w:r>
      <w:r w:rsidR="003676C7">
        <w:t xml:space="preserve">most </w:t>
      </w:r>
      <w:r w:rsidR="003676C7">
        <w:lastRenderedPageBreak/>
        <w:t>multimodal</w:t>
      </w:r>
      <w:r w:rsidR="00F67362">
        <w:t xml:space="preserve"> segment</w:t>
      </w:r>
      <w:r w:rsidR="00004846">
        <w:t xml:space="preserve"> - </w:t>
      </w:r>
      <w:r w:rsidR="003676C7">
        <w:t>students</w:t>
      </w:r>
      <w:r w:rsidR="00004846">
        <w:t>, with a rate up to 72.55%</w:t>
      </w:r>
      <w:r w:rsidR="003676C7">
        <w:t xml:space="preserve"> - was having </w:t>
      </w:r>
      <w:r w:rsidR="00004846">
        <w:t xml:space="preserve">by far </w:t>
      </w:r>
      <w:r w:rsidR="003676C7">
        <w:t>less access to a car</w:t>
      </w:r>
      <w:r w:rsidR="0040669B">
        <w:t xml:space="preserve"> (54.9</w:t>
      </w:r>
      <w:r w:rsidR="00004846">
        <w:t>0%)</w:t>
      </w:r>
      <w:r w:rsidR="0083715F">
        <w:t>. Although</w:t>
      </w:r>
      <w:r w:rsidR="005403F4">
        <w:t>,</w:t>
      </w:r>
      <w:r w:rsidR="0083715F">
        <w:t xml:space="preserve"> it should be noted that the proportion of students and unemployed citizens </w:t>
      </w:r>
      <w:r w:rsidR="00DF195B">
        <w:t>from the sample</w:t>
      </w:r>
      <w:r w:rsidR="0083715F">
        <w:t xml:space="preserve"> is very small (</w:t>
      </w:r>
      <w:r w:rsidR="004F0465">
        <w:t>ratio of students</w:t>
      </w:r>
      <w:r w:rsidR="004E53BB">
        <w:t xml:space="preserve"> exclusively and also working</w:t>
      </w:r>
      <w:r w:rsidR="004F0465">
        <w:t xml:space="preserve">: </w:t>
      </w:r>
      <w:r w:rsidR="004E53BB">
        <w:t xml:space="preserve">8.47% and </w:t>
      </w:r>
      <w:r w:rsidR="004F0465">
        <w:t>6.98%</w:t>
      </w:r>
      <w:r w:rsidR="004E53BB">
        <w:t xml:space="preserve"> respectively</w:t>
      </w:r>
      <w:r w:rsidR="004F0465">
        <w:t>, ratio of unemployed respondents: 4.49%</w:t>
      </w:r>
      <w:r w:rsidR="0083715F">
        <w:t>).</w:t>
      </w:r>
    </w:p>
    <w:tbl>
      <w:tblPr>
        <w:tblStyle w:val="Sombreadoclaro"/>
        <w:tblW w:w="8558" w:type="dxa"/>
        <w:tblLook w:val="04A0" w:firstRow="1" w:lastRow="0" w:firstColumn="1" w:lastColumn="0" w:noHBand="0" w:noVBand="1"/>
      </w:tblPr>
      <w:tblGrid>
        <w:gridCol w:w="1668"/>
        <w:gridCol w:w="895"/>
        <w:gridCol w:w="1090"/>
        <w:gridCol w:w="1134"/>
        <w:gridCol w:w="1275"/>
        <w:gridCol w:w="1276"/>
        <w:gridCol w:w="1220"/>
      </w:tblGrid>
      <w:tr w:rsidR="00E74DEC" w:rsidRPr="003037A0" w:rsidTr="00AE36E9">
        <w:trPr>
          <w:cnfStyle w:val="100000000000" w:firstRow="1" w:lastRow="0" w:firstColumn="0" w:lastColumn="0" w:oddVBand="0" w:evenVBand="0" w:oddHBand="0"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hideMark/>
          </w:tcPr>
          <w:p w:rsidR="00E74DEC" w:rsidRPr="00D778FE" w:rsidRDefault="00E74DEC" w:rsidP="00494FA4">
            <w:pPr>
              <w:spacing w:before="40" w:after="40"/>
              <w:rPr>
                <w:b w:val="0"/>
                <w:color w:val="000000"/>
                <w:szCs w:val="20"/>
                <w:lang w:val="en-GB" w:eastAsia="es-ES"/>
              </w:rPr>
            </w:pPr>
            <w:r w:rsidRPr="00D778FE">
              <w:rPr>
                <w:b w:val="0"/>
                <w:color w:val="000000"/>
                <w:szCs w:val="20"/>
                <w:lang w:val="en-GB" w:eastAsia="es-ES"/>
              </w:rPr>
              <w:t>Employment situation</w:t>
            </w:r>
          </w:p>
        </w:tc>
        <w:tc>
          <w:tcPr>
            <w:tcW w:w="895" w:type="dxa"/>
            <w:shd w:val="clear" w:color="auto" w:fill="auto"/>
            <w:vAlign w:val="center"/>
          </w:tcPr>
          <w:p w:rsidR="00E74DEC" w:rsidRPr="00D778FE" w:rsidRDefault="00E74DEC" w:rsidP="00494FA4">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eastAsia="es-ES"/>
              </w:rPr>
            </w:pPr>
            <w:r>
              <w:rPr>
                <w:b w:val="0"/>
                <w:color w:val="000000"/>
                <w:szCs w:val="20"/>
                <w:lang w:eastAsia="es-ES"/>
              </w:rPr>
              <w:t>n</w:t>
            </w:r>
          </w:p>
        </w:tc>
        <w:tc>
          <w:tcPr>
            <w:tcW w:w="1090" w:type="dxa"/>
            <w:shd w:val="clear" w:color="auto" w:fill="auto"/>
            <w:vAlign w:val="center"/>
            <w:hideMark/>
          </w:tcPr>
          <w:p w:rsidR="00E74DEC" w:rsidRPr="00D778FE" w:rsidRDefault="00E74DEC" w:rsidP="00494FA4">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778FE">
              <w:rPr>
                <w:b w:val="0"/>
                <w:color w:val="000000"/>
                <w:szCs w:val="20"/>
                <w:lang w:val="en-GB" w:eastAsia="es-ES"/>
              </w:rPr>
              <w:t>Have a driving license</w:t>
            </w:r>
          </w:p>
        </w:tc>
        <w:tc>
          <w:tcPr>
            <w:tcW w:w="1134" w:type="dxa"/>
            <w:shd w:val="clear" w:color="auto" w:fill="auto"/>
            <w:vAlign w:val="center"/>
            <w:hideMark/>
          </w:tcPr>
          <w:p w:rsidR="00E74DEC" w:rsidRPr="00D778FE" w:rsidRDefault="00E74DEC" w:rsidP="00494FA4">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778FE">
              <w:rPr>
                <w:b w:val="0"/>
                <w:color w:val="000000"/>
                <w:szCs w:val="20"/>
                <w:lang w:val="en-GB" w:eastAsia="es-ES"/>
              </w:rPr>
              <w:t>Access or owners of  a car</w:t>
            </w:r>
          </w:p>
        </w:tc>
        <w:tc>
          <w:tcPr>
            <w:tcW w:w="1275" w:type="dxa"/>
            <w:shd w:val="clear" w:color="auto" w:fill="auto"/>
            <w:vAlign w:val="center"/>
            <w:hideMark/>
          </w:tcPr>
          <w:p w:rsidR="00E74DEC" w:rsidRPr="003037A0" w:rsidRDefault="00E74DEC" w:rsidP="00494FA4">
            <w:pPr>
              <w:spacing w:before="40" w:after="40"/>
              <w:ind w:left="11"/>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778FE">
              <w:rPr>
                <w:b w:val="0"/>
                <w:color w:val="000000"/>
                <w:szCs w:val="20"/>
                <w:lang w:val="en-GB" w:eastAsia="es-ES"/>
              </w:rPr>
              <w:t xml:space="preserve">Daily users </w:t>
            </w:r>
          </w:p>
          <w:p w:rsidR="00E74DEC" w:rsidRPr="00D778FE" w:rsidRDefault="00E74DEC" w:rsidP="00494FA4">
            <w:pPr>
              <w:spacing w:before="40" w:after="40"/>
              <w:ind w:left="11"/>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778FE">
              <w:rPr>
                <w:b w:val="0"/>
                <w:color w:val="000000"/>
                <w:szCs w:val="20"/>
                <w:lang w:val="en-GB" w:eastAsia="es-ES"/>
              </w:rPr>
              <w:t xml:space="preserve">of </w:t>
            </w:r>
            <w:r w:rsidRPr="003037A0">
              <w:rPr>
                <w:b w:val="0"/>
                <w:color w:val="000000"/>
                <w:szCs w:val="20"/>
                <w:lang w:val="en-GB" w:eastAsia="es-ES"/>
              </w:rPr>
              <w:t>p</w:t>
            </w:r>
            <w:r w:rsidRPr="00D778FE">
              <w:rPr>
                <w:b w:val="0"/>
                <w:color w:val="000000"/>
                <w:szCs w:val="20"/>
                <w:lang w:val="en-GB" w:eastAsia="es-ES"/>
              </w:rPr>
              <w:t xml:space="preserve">ublic </w:t>
            </w:r>
            <w:r w:rsidRPr="003037A0">
              <w:rPr>
                <w:b w:val="0"/>
                <w:color w:val="000000"/>
                <w:szCs w:val="20"/>
                <w:lang w:val="en-GB" w:eastAsia="es-ES"/>
              </w:rPr>
              <w:t>t</w:t>
            </w:r>
            <w:r w:rsidRPr="00D778FE">
              <w:rPr>
                <w:b w:val="0"/>
                <w:color w:val="000000"/>
                <w:szCs w:val="20"/>
                <w:lang w:val="en-GB" w:eastAsia="es-ES"/>
              </w:rPr>
              <w:t>ransport</w:t>
            </w:r>
          </w:p>
        </w:tc>
        <w:tc>
          <w:tcPr>
            <w:tcW w:w="1276" w:type="dxa"/>
            <w:shd w:val="clear" w:color="auto" w:fill="auto"/>
            <w:vAlign w:val="center"/>
            <w:hideMark/>
          </w:tcPr>
          <w:p w:rsidR="00E74DEC" w:rsidRPr="00D778FE" w:rsidRDefault="00E74DEC" w:rsidP="00494FA4">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778FE">
              <w:rPr>
                <w:b w:val="0"/>
                <w:color w:val="000000"/>
                <w:szCs w:val="20"/>
                <w:lang w:val="en-GB" w:eastAsia="es-ES"/>
              </w:rPr>
              <w:t>Daily multimodal users</w:t>
            </w:r>
          </w:p>
        </w:tc>
        <w:tc>
          <w:tcPr>
            <w:tcW w:w="1220" w:type="dxa"/>
            <w:shd w:val="clear" w:color="auto" w:fill="auto"/>
            <w:vAlign w:val="center"/>
            <w:hideMark/>
          </w:tcPr>
          <w:p w:rsidR="00E74DEC" w:rsidRPr="00D778FE" w:rsidRDefault="00E74DEC" w:rsidP="00494FA4">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778FE">
              <w:rPr>
                <w:b w:val="0"/>
                <w:color w:val="000000"/>
                <w:szCs w:val="20"/>
                <w:lang w:val="en-GB" w:eastAsia="es-ES"/>
              </w:rPr>
              <w:t xml:space="preserve">Users of </w:t>
            </w:r>
            <w:r w:rsidRPr="003037A0">
              <w:rPr>
                <w:b w:val="0"/>
                <w:color w:val="000000"/>
                <w:szCs w:val="20"/>
                <w:lang w:val="en-GB" w:eastAsia="es-ES"/>
              </w:rPr>
              <w:t>s</w:t>
            </w:r>
            <w:r w:rsidRPr="00D778FE">
              <w:rPr>
                <w:b w:val="0"/>
                <w:color w:val="000000"/>
                <w:szCs w:val="20"/>
                <w:lang w:val="en-GB" w:eastAsia="es-ES"/>
              </w:rPr>
              <w:t xml:space="preserve">hared </w:t>
            </w:r>
            <w:r w:rsidRPr="003037A0">
              <w:rPr>
                <w:b w:val="0"/>
                <w:color w:val="000000"/>
                <w:szCs w:val="20"/>
                <w:lang w:val="en-GB" w:eastAsia="es-ES"/>
              </w:rPr>
              <w:t>s</w:t>
            </w:r>
            <w:r w:rsidRPr="00D778FE">
              <w:rPr>
                <w:b w:val="0"/>
                <w:color w:val="000000"/>
                <w:szCs w:val="20"/>
                <w:lang w:val="en-GB" w:eastAsia="es-ES"/>
              </w:rPr>
              <w:t>ervices</w:t>
            </w:r>
          </w:p>
        </w:tc>
      </w:tr>
      <w:tr w:rsidR="00E74DEC" w:rsidRPr="003037A0" w:rsidTr="00AE36E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rsidR="00E74DEC" w:rsidRPr="00494FA4" w:rsidRDefault="00E74DEC" w:rsidP="00494FA4">
            <w:pPr>
              <w:spacing w:before="40" w:after="40"/>
              <w:rPr>
                <w:b w:val="0"/>
                <w:color w:val="000000"/>
                <w:szCs w:val="20"/>
                <w:lang w:val="en-GB" w:eastAsia="es-ES"/>
              </w:rPr>
            </w:pPr>
            <w:r w:rsidRPr="00494FA4">
              <w:rPr>
                <w:b w:val="0"/>
                <w:color w:val="000000"/>
                <w:szCs w:val="20"/>
                <w:lang w:val="en-GB" w:eastAsia="es-ES"/>
              </w:rPr>
              <w:t>Employed</w:t>
            </w:r>
          </w:p>
        </w:tc>
        <w:tc>
          <w:tcPr>
            <w:tcW w:w="895" w:type="dxa"/>
            <w:shd w:val="clear" w:color="auto" w:fill="auto"/>
            <w:vAlign w:val="center"/>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74</w:t>
            </w:r>
            <w:r w:rsidR="00494FA4">
              <w:rPr>
                <w:color w:val="000000"/>
                <w:szCs w:val="20"/>
                <w:lang w:eastAsia="es-ES"/>
              </w:rPr>
              <w:t>.25</w:t>
            </w:r>
            <w:r>
              <w:rPr>
                <w:color w:val="000000"/>
                <w:szCs w:val="20"/>
                <w:lang w:eastAsia="es-ES"/>
              </w:rPr>
              <w:t>%</w:t>
            </w:r>
          </w:p>
        </w:tc>
        <w:tc>
          <w:tcPr>
            <w:tcW w:w="1090"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92.17%</w:t>
            </w:r>
          </w:p>
        </w:tc>
        <w:tc>
          <w:tcPr>
            <w:tcW w:w="1134"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86.80%</w:t>
            </w:r>
          </w:p>
        </w:tc>
        <w:tc>
          <w:tcPr>
            <w:tcW w:w="1275"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58.39%</w:t>
            </w:r>
          </w:p>
        </w:tc>
        <w:tc>
          <w:tcPr>
            <w:tcW w:w="1276"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51.01%</w:t>
            </w:r>
          </w:p>
        </w:tc>
        <w:tc>
          <w:tcPr>
            <w:tcW w:w="1220"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32.89%</w:t>
            </w:r>
          </w:p>
        </w:tc>
      </w:tr>
      <w:tr w:rsidR="00E74DEC" w:rsidRPr="003037A0" w:rsidTr="00AE36E9">
        <w:trPr>
          <w:trHeight w:val="33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rsidR="00E74DEC" w:rsidRPr="00494FA4" w:rsidRDefault="00E74DEC" w:rsidP="00494FA4">
            <w:pPr>
              <w:spacing w:before="40" w:after="40"/>
              <w:rPr>
                <w:b w:val="0"/>
                <w:color w:val="000000"/>
                <w:szCs w:val="20"/>
                <w:lang w:val="en-GB" w:eastAsia="es-ES"/>
              </w:rPr>
            </w:pPr>
            <w:r w:rsidRPr="00494FA4">
              <w:rPr>
                <w:b w:val="0"/>
                <w:color w:val="000000"/>
                <w:szCs w:val="20"/>
                <w:lang w:val="en-GB" w:eastAsia="es-ES"/>
              </w:rPr>
              <w:t>Unemployed</w:t>
            </w:r>
          </w:p>
        </w:tc>
        <w:tc>
          <w:tcPr>
            <w:tcW w:w="895" w:type="dxa"/>
            <w:shd w:val="clear" w:color="auto" w:fill="auto"/>
            <w:vAlign w:val="center"/>
          </w:tcPr>
          <w:p w:rsidR="00E74DEC" w:rsidRPr="00D778FE" w:rsidRDefault="00494FA4"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eastAsia="es-ES"/>
              </w:rPr>
            </w:pPr>
            <w:r>
              <w:rPr>
                <w:color w:val="000000"/>
                <w:szCs w:val="20"/>
                <w:lang w:eastAsia="es-ES"/>
              </w:rPr>
              <w:t>4.49%</w:t>
            </w:r>
          </w:p>
        </w:tc>
        <w:tc>
          <w:tcPr>
            <w:tcW w:w="1090"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81.48%</w:t>
            </w:r>
          </w:p>
        </w:tc>
        <w:tc>
          <w:tcPr>
            <w:tcW w:w="1134"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74.07%</w:t>
            </w:r>
          </w:p>
        </w:tc>
        <w:tc>
          <w:tcPr>
            <w:tcW w:w="1275"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74.07%</w:t>
            </w:r>
          </w:p>
        </w:tc>
        <w:tc>
          <w:tcPr>
            <w:tcW w:w="1276"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44.44%</w:t>
            </w:r>
          </w:p>
        </w:tc>
        <w:tc>
          <w:tcPr>
            <w:tcW w:w="1220"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18.52%</w:t>
            </w:r>
          </w:p>
        </w:tc>
      </w:tr>
      <w:tr w:rsidR="00E74DEC" w:rsidRPr="003037A0" w:rsidTr="00AE36E9">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hideMark/>
          </w:tcPr>
          <w:p w:rsidR="00E74DEC" w:rsidRPr="00494FA4" w:rsidRDefault="00E74DEC" w:rsidP="00494FA4">
            <w:pPr>
              <w:spacing w:before="40" w:after="40"/>
              <w:rPr>
                <w:b w:val="0"/>
                <w:color w:val="000000"/>
                <w:szCs w:val="20"/>
                <w:lang w:val="en-GB" w:eastAsia="es-ES"/>
              </w:rPr>
            </w:pPr>
            <w:r w:rsidRPr="00494FA4">
              <w:rPr>
                <w:b w:val="0"/>
                <w:color w:val="000000"/>
                <w:szCs w:val="20"/>
                <w:lang w:val="en-GB" w:eastAsia="es-ES"/>
              </w:rPr>
              <w:t>Student (also working)</w:t>
            </w:r>
          </w:p>
        </w:tc>
        <w:tc>
          <w:tcPr>
            <w:tcW w:w="895" w:type="dxa"/>
            <w:shd w:val="clear" w:color="auto" w:fill="auto"/>
            <w:vAlign w:val="center"/>
          </w:tcPr>
          <w:p w:rsidR="00E74DEC" w:rsidRPr="00D778FE" w:rsidRDefault="00494FA4"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6.98%</w:t>
            </w:r>
          </w:p>
        </w:tc>
        <w:tc>
          <w:tcPr>
            <w:tcW w:w="1090"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78.57%</w:t>
            </w:r>
          </w:p>
        </w:tc>
        <w:tc>
          <w:tcPr>
            <w:tcW w:w="1134"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73.81%</w:t>
            </w:r>
          </w:p>
        </w:tc>
        <w:tc>
          <w:tcPr>
            <w:tcW w:w="1275"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76.19%</w:t>
            </w:r>
          </w:p>
        </w:tc>
        <w:tc>
          <w:tcPr>
            <w:tcW w:w="1276"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64.29%</w:t>
            </w:r>
          </w:p>
        </w:tc>
        <w:tc>
          <w:tcPr>
            <w:tcW w:w="1220" w:type="dxa"/>
            <w:shd w:val="clear" w:color="auto" w:fill="auto"/>
            <w:noWrap/>
            <w:vAlign w:val="center"/>
            <w:hideMark/>
          </w:tcPr>
          <w:p w:rsidR="00E74DEC" w:rsidRPr="00D778FE" w:rsidRDefault="00E74DEC"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778FE">
              <w:rPr>
                <w:color w:val="000000"/>
                <w:szCs w:val="20"/>
                <w:lang w:val="en-GB" w:eastAsia="es-ES"/>
              </w:rPr>
              <w:t>50.00%</w:t>
            </w:r>
          </w:p>
        </w:tc>
      </w:tr>
      <w:tr w:rsidR="00E74DEC" w:rsidRPr="003037A0" w:rsidTr="00AE36E9">
        <w:trPr>
          <w:trHeight w:val="431"/>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hideMark/>
          </w:tcPr>
          <w:p w:rsidR="00E74DEC" w:rsidRPr="00494FA4" w:rsidRDefault="00E74DEC" w:rsidP="00494FA4">
            <w:pPr>
              <w:spacing w:before="40" w:after="40"/>
              <w:rPr>
                <w:b w:val="0"/>
                <w:color w:val="000000"/>
                <w:szCs w:val="20"/>
                <w:lang w:val="en-GB" w:eastAsia="es-ES"/>
              </w:rPr>
            </w:pPr>
            <w:r w:rsidRPr="00494FA4">
              <w:rPr>
                <w:b w:val="0"/>
                <w:color w:val="000000"/>
                <w:szCs w:val="20"/>
                <w:lang w:val="en-GB" w:eastAsia="es-ES"/>
              </w:rPr>
              <w:t>Student (exclusively)</w:t>
            </w:r>
          </w:p>
        </w:tc>
        <w:tc>
          <w:tcPr>
            <w:tcW w:w="895" w:type="dxa"/>
            <w:shd w:val="clear" w:color="auto" w:fill="auto"/>
            <w:vAlign w:val="center"/>
          </w:tcPr>
          <w:p w:rsidR="00E74DEC" w:rsidRPr="00D778FE" w:rsidRDefault="00494FA4"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eastAsia="es-ES"/>
              </w:rPr>
            </w:pPr>
            <w:r>
              <w:rPr>
                <w:color w:val="000000"/>
                <w:szCs w:val="20"/>
                <w:lang w:eastAsia="es-ES"/>
              </w:rPr>
              <w:t>8.47%</w:t>
            </w:r>
          </w:p>
        </w:tc>
        <w:tc>
          <w:tcPr>
            <w:tcW w:w="1090"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45.10%</w:t>
            </w:r>
          </w:p>
        </w:tc>
        <w:tc>
          <w:tcPr>
            <w:tcW w:w="1134"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54.90%</w:t>
            </w:r>
          </w:p>
        </w:tc>
        <w:tc>
          <w:tcPr>
            <w:tcW w:w="1275"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96.08%</w:t>
            </w:r>
          </w:p>
        </w:tc>
        <w:tc>
          <w:tcPr>
            <w:tcW w:w="1276"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72.55%</w:t>
            </w:r>
          </w:p>
        </w:tc>
        <w:tc>
          <w:tcPr>
            <w:tcW w:w="1220" w:type="dxa"/>
            <w:shd w:val="clear" w:color="auto" w:fill="auto"/>
            <w:noWrap/>
            <w:vAlign w:val="center"/>
            <w:hideMark/>
          </w:tcPr>
          <w:p w:rsidR="00E74DEC" w:rsidRPr="00D778FE" w:rsidRDefault="00E74DEC" w:rsidP="00494FA4">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778FE">
              <w:rPr>
                <w:color w:val="000000"/>
                <w:szCs w:val="20"/>
                <w:lang w:val="en-GB" w:eastAsia="es-ES"/>
              </w:rPr>
              <w:t>35.29%</w:t>
            </w:r>
          </w:p>
        </w:tc>
      </w:tr>
      <w:tr w:rsidR="00494FA4" w:rsidRPr="003037A0" w:rsidTr="00AE36E9">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rsidR="00494FA4" w:rsidRPr="00494FA4" w:rsidRDefault="00494FA4" w:rsidP="00494FA4">
            <w:pPr>
              <w:spacing w:before="40" w:after="40"/>
              <w:rPr>
                <w:b w:val="0"/>
                <w:color w:val="000000"/>
                <w:szCs w:val="20"/>
                <w:lang w:val="en-GB" w:eastAsia="es-ES"/>
              </w:rPr>
            </w:pPr>
            <w:r w:rsidRPr="00494FA4">
              <w:rPr>
                <w:b w:val="0"/>
                <w:color w:val="000000"/>
                <w:szCs w:val="20"/>
                <w:lang w:val="en-GB" w:eastAsia="es-ES"/>
              </w:rPr>
              <w:t>Decline to respond</w:t>
            </w:r>
          </w:p>
        </w:tc>
        <w:tc>
          <w:tcPr>
            <w:tcW w:w="895" w:type="dxa"/>
            <w:shd w:val="clear" w:color="auto" w:fill="auto"/>
            <w:vAlign w:val="center"/>
          </w:tcPr>
          <w:p w:rsidR="00494FA4" w:rsidRPr="00D778FE" w:rsidRDefault="00494FA4"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5.81%</w:t>
            </w:r>
          </w:p>
        </w:tc>
        <w:tc>
          <w:tcPr>
            <w:tcW w:w="1090" w:type="dxa"/>
            <w:shd w:val="clear" w:color="auto" w:fill="auto"/>
            <w:noWrap/>
            <w:vAlign w:val="center"/>
          </w:tcPr>
          <w:p w:rsidR="00494FA4" w:rsidRPr="00D778FE" w:rsidRDefault="00494FA4"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94.29%</w:t>
            </w:r>
          </w:p>
        </w:tc>
        <w:tc>
          <w:tcPr>
            <w:tcW w:w="1134" w:type="dxa"/>
            <w:shd w:val="clear" w:color="auto" w:fill="auto"/>
            <w:noWrap/>
            <w:vAlign w:val="center"/>
          </w:tcPr>
          <w:p w:rsidR="00494FA4" w:rsidRPr="00D778FE" w:rsidRDefault="00494FA4"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88.57%</w:t>
            </w:r>
          </w:p>
        </w:tc>
        <w:tc>
          <w:tcPr>
            <w:tcW w:w="1275" w:type="dxa"/>
            <w:shd w:val="clear" w:color="auto" w:fill="auto"/>
            <w:noWrap/>
            <w:vAlign w:val="center"/>
          </w:tcPr>
          <w:p w:rsidR="00494FA4" w:rsidRPr="00D778FE" w:rsidRDefault="00AE36E9"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57.14%</w:t>
            </w:r>
          </w:p>
        </w:tc>
        <w:tc>
          <w:tcPr>
            <w:tcW w:w="1276" w:type="dxa"/>
            <w:shd w:val="clear" w:color="auto" w:fill="auto"/>
            <w:noWrap/>
            <w:vAlign w:val="center"/>
          </w:tcPr>
          <w:p w:rsidR="00494FA4" w:rsidRPr="00D778FE" w:rsidRDefault="00AE36E9"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51.43%</w:t>
            </w:r>
          </w:p>
        </w:tc>
        <w:tc>
          <w:tcPr>
            <w:tcW w:w="1220" w:type="dxa"/>
            <w:shd w:val="clear" w:color="auto" w:fill="auto"/>
            <w:noWrap/>
            <w:vAlign w:val="center"/>
          </w:tcPr>
          <w:p w:rsidR="00494FA4" w:rsidRPr="00D778FE" w:rsidRDefault="00AE36E9" w:rsidP="00494FA4">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34.29%</w:t>
            </w:r>
          </w:p>
        </w:tc>
      </w:tr>
    </w:tbl>
    <w:p w:rsidR="005E2B33" w:rsidRDefault="008B15A6" w:rsidP="008B15A6">
      <w:pPr>
        <w:pStyle w:val="Text"/>
        <w:jc w:val="center"/>
        <w:rPr>
          <w:sz w:val="20"/>
          <w:szCs w:val="20"/>
        </w:rPr>
      </w:pPr>
      <w:r w:rsidRPr="00F14955">
        <w:rPr>
          <w:sz w:val="18"/>
          <w:szCs w:val="18"/>
        </w:rPr>
        <w:t xml:space="preserve">Table </w:t>
      </w:r>
      <w:r>
        <w:rPr>
          <w:sz w:val="18"/>
          <w:szCs w:val="18"/>
        </w:rPr>
        <w:t>1</w:t>
      </w:r>
      <w:r w:rsidRPr="00F14955">
        <w:rPr>
          <w:sz w:val="18"/>
          <w:szCs w:val="18"/>
        </w:rPr>
        <w:t xml:space="preserve">. </w:t>
      </w:r>
      <w:r w:rsidRPr="00AC5D71">
        <w:rPr>
          <w:sz w:val="18"/>
          <w:szCs w:val="18"/>
        </w:rPr>
        <w:t>Classification of the</w:t>
      </w:r>
      <w:r>
        <w:rPr>
          <w:sz w:val="18"/>
          <w:szCs w:val="18"/>
        </w:rPr>
        <w:t xml:space="preserve"> mobility behaviour of respondents </w:t>
      </w:r>
      <w:r w:rsidRPr="00AC5D71">
        <w:rPr>
          <w:sz w:val="18"/>
          <w:szCs w:val="18"/>
        </w:rPr>
        <w:t xml:space="preserve">by </w:t>
      </w:r>
      <w:r>
        <w:rPr>
          <w:sz w:val="18"/>
          <w:szCs w:val="18"/>
        </w:rPr>
        <w:t>employment situation</w:t>
      </w:r>
    </w:p>
    <w:p w:rsidR="002C0B7B" w:rsidRPr="00D34B31" w:rsidRDefault="009569CC" w:rsidP="00D34B31">
      <w:pPr>
        <w:pStyle w:val="Text"/>
      </w:pPr>
      <w:r>
        <w:t xml:space="preserve">Age analysis revealed that </w:t>
      </w:r>
      <w:r w:rsidRPr="00BC4836">
        <w:t xml:space="preserve">the </w:t>
      </w:r>
      <w:r>
        <w:t>30</w:t>
      </w:r>
      <w:r w:rsidRPr="00BC4836">
        <w:t>-to-</w:t>
      </w:r>
      <w:r>
        <w:t>45</w:t>
      </w:r>
      <w:r w:rsidRPr="00BC4836">
        <w:t xml:space="preserve"> age segment </w:t>
      </w:r>
      <w:r>
        <w:t>had almost identical mobility behaviour as the 46</w:t>
      </w:r>
      <w:r w:rsidRPr="00BC4836">
        <w:t>-to-</w:t>
      </w:r>
      <w:r>
        <w:t>55</w:t>
      </w:r>
      <w:r w:rsidRPr="00BC4836">
        <w:t xml:space="preserve"> age segment</w:t>
      </w:r>
      <w:r>
        <w:t>, except for the use of shared services</w:t>
      </w:r>
      <w:r w:rsidR="00F0097A">
        <w:t xml:space="preserve"> (Table </w:t>
      </w:r>
      <w:r w:rsidR="0040669B">
        <w:t>2</w:t>
      </w:r>
      <w:r w:rsidR="00F0097A">
        <w:t>)</w:t>
      </w:r>
      <w:r>
        <w:t xml:space="preserve">. </w:t>
      </w:r>
      <w:r w:rsidR="005403F4" w:rsidRPr="005403F4">
        <w:t xml:space="preserve">Again, the first </w:t>
      </w:r>
      <w:r w:rsidR="00DF195B" w:rsidRPr="005403F4">
        <w:t>column</w:t>
      </w:r>
      <w:r w:rsidR="005403F4" w:rsidRPr="005403F4">
        <w:t xml:space="preserve"> shows the percentage of people from the sample that belongs to each category. </w:t>
      </w:r>
      <w:r>
        <w:t xml:space="preserve">Comparing </w:t>
      </w:r>
      <w:r w:rsidR="00EA7222">
        <w:t xml:space="preserve">both segments </w:t>
      </w:r>
      <w:r>
        <w:t xml:space="preserve">with the 18-to-29 age </w:t>
      </w:r>
      <w:r w:rsidR="00EA7222">
        <w:t>group</w:t>
      </w:r>
      <w:r>
        <w:t xml:space="preserve">, they had up to </w:t>
      </w:r>
      <w:r w:rsidR="00C3300D">
        <w:t>20.73</w:t>
      </w:r>
      <w:r>
        <w:t>% more driving licences</w:t>
      </w:r>
      <w:r w:rsidR="00C3300D">
        <w:t xml:space="preserve"> (94% vs 73.27%)</w:t>
      </w:r>
      <w:r>
        <w:t xml:space="preserve"> and up to 19</w:t>
      </w:r>
      <w:r w:rsidR="00C3300D">
        <w:t>.20</w:t>
      </w:r>
      <w:r>
        <w:t>% more car access</w:t>
      </w:r>
      <w:r w:rsidR="00C3300D">
        <w:t xml:space="preserve"> (89.50% vs 70.30%)</w:t>
      </w:r>
      <w:r>
        <w:t xml:space="preserve"> and they used public transport up to </w:t>
      </w:r>
      <w:r w:rsidR="00C3300D">
        <w:t>26.69</w:t>
      </w:r>
      <w:r>
        <w:t xml:space="preserve">% less </w:t>
      </w:r>
      <w:r w:rsidR="00C3300D">
        <w:t xml:space="preserve">(54.50% vs 81.19%) </w:t>
      </w:r>
      <w:r>
        <w:t>and were up to 20</w:t>
      </w:r>
      <w:r w:rsidR="00C3300D">
        <w:t>.33</w:t>
      </w:r>
      <w:r>
        <w:t>% less multimodal</w:t>
      </w:r>
      <w:r w:rsidR="00C3300D">
        <w:t xml:space="preserve"> (46.50% vs 66.83%)</w:t>
      </w:r>
      <w:r>
        <w:t xml:space="preserve">. </w:t>
      </w:r>
      <w:r w:rsidR="00D34B31">
        <w:t xml:space="preserve"> </w:t>
      </w:r>
    </w:p>
    <w:tbl>
      <w:tblPr>
        <w:tblStyle w:val="Sombreadoclaro"/>
        <w:tblW w:w="8589" w:type="dxa"/>
        <w:tblLook w:val="04A0" w:firstRow="1" w:lastRow="0" w:firstColumn="1" w:lastColumn="0" w:noHBand="0" w:noVBand="1"/>
      </w:tblPr>
      <w:tblGrid>
        <w:gridCol w:w="1101"/>
        <w:gridCol w:w="1134"/>
        <w:gridCol w:w="1275"/>
        <w:gridCol w:w="1276"/>
        <w:gridCol w:w="1276"/>
        <w:gridCol w:w="1276"/>
        <w:gridCol w:w="1251"/>
      </w:tblGrid>
      <w:tr w:rsidR="00AE36E9" w:rsidRPr="00D34B31" w:rsidTr="00AE36E9">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noWrap/>
            <w:vAlign w:val="center"/>
            <w:hideMark/>
          </w:tcPr>
          <w:p w:rsidR="00AE36E9" w:rsidRPr="00D34B31" w:rsidRDefault="00AE36E9" w:rsidP="00AE36E9">
            <w:pPr>
              <w:spacing w:before="40" w:after="40"/>
              <w:rPr>
                <w:b w:val="0"/>
                <w:color w:val="000000"/>
                <w:szCs w:val="20"/>
                <w:lang w:val="en-GB" w:eastAsia="es-ES"/>
              </w:rPr>
            </w:pPr>
            <w:r w:rsidRPr="00D34B31">
              <w:rPr>
                <w:b w:val="0"/>
                <w:color w:val="000000"/>
                <w:szCs w:val="20"/>
                <w:lang w:val="en-GB" w:eastAsia="es-ES"/>
              </w:rPr>
              <w:t>Age</w:t>
            </w:r>
          </w:p>
        </w:tc>
        <w:tc>
          <w:tcPr>
            <w:tcW w:w="1134" w:type="dxa"/>
            <w:shd w:val="clear" w:color="auto" w:fill="auto"/>
            <w:vAlign w:val="center"/>
          </w:tcPr>
          <w:p w:rsidR="00AE36E9" w:rsidRPr="00D34B31" w:rsidRDefault="00AE36E9" w:rsidP="00AE36E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eastAsia="es-ES"/>
              </w:rPr>
            </w:pPr>
            <w:r>
              <w:rPr>
                <w:b w:val="0"/>
                <w:color w:val="000000"/>
                <w:szCs w:val="20"/>
                <w:lang w:eastAsia="es-ES"/>
              </w:rPr>
              <w:t>n</w:t>
            </w:r>
          </w:p>
        </w:tc>
        <w:tc>
          <w:tcPr>
            <w:tcW w:w="1275" w:type="dxa"/>
            <w:shd w:val="clear" w:color="auto" w:fill="auto"/>
            <w:vAlign w:val="center"/>
            <w:hideMark/>
          </w:tcPr>
          <w:p w:rsidR="00AE36E9" w:rsidRPr="00D34B31" w:rsidRDefault="00AE36E9" w:rsidP="00AE36E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Have a driving license</w:t>
            </w:r>
          </w:p>
        </w:tc>
        <w:tc>
          <w:tcPr>
            <w:tcW w:w="1276" w:type="dxa"/>
            <w:shd w:val="clear" w:color="auto" w:fill="auto"/>
            <w:vAlign w:val="center"/>
            <w:hideMark/>
          </w:tcPr>
          <w:p w:rsidR="00AE36E9" w:rsidRPr="00D34B31" w:rsidRDefault="00AE36E9" w:rsidP="00AE36E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Access or owners of  a car</w:t>
            </w:r>
          </w:p>
        </w:tc>
        <w:tc>
          <w:tcPr>
            <w:tcW w:w="1276" w:type="dxa"/>
            <w:shd w:val="clear" w:color="auto" w:fill="auto"/>
            <w:vAlign w:val="center"/>
            <w:hideMark/>
          </w:tcPr>
          <w:p w:rsidR="00AE36E9" w:rsidRPr="00D34B31" w:rsidRDefault="00AE36E9" w:rsidP="00AE36E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 xml:space="preserve">Daily users </w:t>
            </w:r>
          </w:p>
          <w:p w:rsidR="00AE36E9" w:rsidRPr="00D34B31" w:rsidRDefault="00AE36E9" w:rsidP="00AE36E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of public transport</w:t>
            </w:r>
          </w:p>
        </w:tc>
        <w:tc>
          <w:tcPr>
            <w:tcW w:w="1276" w:type="dxa"/>
            <w:shd w:val="clear" w:color="auto" w:fill="auto"/>
            <w:vAlign w:val="center"/>
            <w:hideMark/>
          </w:tcPr>
          <w:p w:rsidR="00AE36E9" w:rsidRPr="00D34B31" w:rsidRDefault="00AE36E9" w:rsidP="00AE36E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Daily multimodal users</w:t>
            </w:r>
          </w:p>
        </w:tc>
        <w:tc>
          <w:tcPr>
            <w:tcW w:w="1251" w:type="dxa"/>
            <w:shd w:val="clear" w:color="auto" w:fill="auto"/>
            <w:vAlign w:val="center"/>
            <w:hideMark/>
          </w:tcPr>
          <w:p w:rsidR="00AE36E9" w:rsidRPr="00D34B31" w:rsidRDefault="00AE36E9" w:rsidP="00AE36E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Users of shared services</w:t>
            </w:r>
          </w:p>
        </w:tc>
      </w:tr>
      <w:tr w:rsidR="00AE36E9" w:rsidRPr="00D34B31" w:rsidTr="00AE36E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noWrap/>
            <w:vAlign w:val="center"/>
            <w:hideMark/>
          </w:tcPr>
          <w:p w:rsidR="00AE36E9" w:rsidRPr="00D34B31" w:rsidRDefault="00AE36E9" w:rsidP="000527A1">
            <w:pPr>
              <w:spacing w:before="40" w:after="40"/>
              <w:rPr>
                <w:b w:val="0"/>
                <w:color w:val="000000"/>
                <w:szCs w:val="20"/>
                <w:lang w:val="en-GB" w:eastAsia="es-ES"/>
              </w:rPr>
            </w:pPr>
            <w:r w:rsidRPr="00D34B31">
              <w:rPr>
                <w:b w:val="0"/>
                <w:color w:val="000000"/>
                <w:szCs w:val="20"/>
                <w:lang w:val="en-GB" w:eastAsia="es-ES"/>
              </w:rPr>
              <w:t>18-29</w:t>
            </w:r>
          </w:p>
        </w:tc>
        <w:tc>
          <w:tcPr>
            <w:tcW w:w="1134" w:type="dxa"/>
            <w:shd w:val="clear" w:color="auto" w:fill="auto"/>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33.55%</w:t>
            </w:r>
          </w:p>
        </w:tc>
        <w:tc>
          <w:tcPr>
            <w:tcW w:w="1275"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73.27%</w:t>
            </w:r>
          </w:p>
        </w:tc>
        <w:tc>
          <w:tcPr>
            <w:tcW w:w="1276"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70.30%</w:t>
            </w:r>
          </w:p>
        </w:tc>
        <w:tc>
          <w:tcPr>
            <w:tcW w:w="1276"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81.19%</w:t>
            </w:r>
          </w:p>
        </w:tc>
        <w:tc>
          <w:tcPr>
            <w:tcW w:w="1276"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66.83%</w:t>
            </w:r>
          </w:p>
        </w:tc>
        <w:tc>
          <w:tcPr>
            <w:tcW w:w="1251"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44.06%</w:t>
            </w:r>
          </w:p>
        </w:tc>
      </w:tr>
      <w:tr w:rsidR="00AE36E9" w:rsidRPr="00D34B31" w:rsidTr="00AE36E9">
        <w:trPr>
          <w:trHeight w:val="33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noWrap/>
            <w:vAlign w:val="center"/>
            <w:hideMark/>
          </w:tcPr>
          <w:p w:rsidR="00AE36E9" w:rsidRPr="00D34B31" w:rsidRDefault="00AE36E9" w:rsidP="000527A1">
            <w:pPr>
              <w:spacing w:before="40" w:after="40"/>
              <w:rPr>
                <w:b w:val="0"/>
                <w:color w:val="000000"/>
                <w:szCs w:val="20"/>
                <w:lang w:val="en-GB" w:eastAsia="es-ES"/>
              </w:rPr>
            </w:pPr>
            <w:r w:rsidRPr="00D34B31">
              <w:rPr>
                <w:b w:val="0"/>
                <w:color w:val="000000"/>
                <w:szCs w:val="20"/>
                <w:lang w:val="en-GB" w:eastAsia="es-ES"/>
              </w:rPr>
              <w:t>30-45</w:t>
            </w:r>
          </w:p>
        </w:tc>
        <w:tc>
          <w:tcPr>
            <w:tcW w:w="1134" w:type="dxa"/>
            <w:shd w:val="clear" w:color="auto" w:fill="auto"/>
          </w:tcPr>
          <w:p w:rsidR="00AE36E9" w:rsidRPr="00D34B31" w:rsidRDefault="00AE36E9" w:rsidP="000527A1">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eastAsia="es-ES"/>
              </w:rPr>
            </w:pPr>
            <w:r>
              <w:rPr>
                <w:color w:val="000000"/>
                <w:szCs w:val="20"/>
                <w:lang w:eastAsia="es-ES"/>
              </w:rPr>
              <w:t>33.22%</w:t>
            </w:r>
          </w:p>
        </w:tc>
        <w:tc>
          <w:tcPr>
            <w:tcW w:w="1275" w:type="dxa"/>
            <w:shd w:val="clear" w:color="auto" w:fill="auto"/>
            <w:noWrap/>
            <w:vAlign w:val="center"/>
            <w:hideMark/>
          </w:tcPr>
          <w:p w:rsidR="00AE36E9" w:rsidRPr="00D34B31" w:rsidRDefault="00AE36E9" w:rsidP="000527A1">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34B31">
              <w:rPr>
                <w:color w:val="000000"/>
                <w:szCs w:val="20"/>
                <w:lang w:val="en-GB" w:eastAsia="es-ES"/>
              </w:rPr>
              <w:t>94.00%</w:t>
            </w:r>
          </w:p>
        </w:tc>
        <w:tc>
          <w:tcPr>
            <w:tcW w:w="1276" w:type="dxa"/>
            <w:shd w:val="clear" w:color="auto" w:fill="auto"/>
            <w:noWrap/>
            <w:vAlign w:val="center"/>
            <w:hideMark/>
          </w:tcPr>
          <w:p w:rsidR="00AE36E9" w:rsidRPr="00D34B31" w:rsidRDefault="00AE36E9" w:rsidP="000527A1">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34B31">
              <w:rPr>
                <w:color w:val="000000"/>
                <w:szCs w:val="20"/>
                <w:lang w:val="en-GB" w:eastAsia="es-ES"/>
              </w:rPr>
              <w:t>89.50%</w:t>
            </w:r>
          </w:p>
        </w:tc>
        <w:tc>
          <w:tcPr>
            <w:tcW w:w="1276" w:type="dxa"/>
            <w:shd w:val="clear" w:color="auto" w:fill="auto"/>
            <w:noWrap/>
            <w:vAlign w:val="center"/>
            <w:hideMark/>
          </w:tcPr>
          <w:p w:rsidR="00AE36E9" w:rsidRPr="00D34B31" w:rsidRDefault="00AE36E9" w:rsidP="000527A1">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34B31">
              <w:rPr>
                <w:color w:val="000000"/>
                <w:szCs w:val="20"/>
                <w:lang w:val="en-GB" w:eastAsia="es-ES"/>
              </w:rPr>
              <w:t>54.50%</w:t>
            </w:r>
          </w:p>
        </w:tc>
        <w:tc>
          <w:tcPr>
            <w:tcW w:w="1276" w:type="dxa"/>
            <w:shd w:val="clear" w:color="auto" w:fill="auto"/>
            <w:noWrap/>
            <w:vAlign w:val="center"/>
            <w:hideMark/>
          </w:tcPr>
          <w:p w:rsidR="00AE36E9" w:rsidRPr="00D34B31" w:rsidRDefault="00AE36E9" w:rsidP="000527A1">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34B31">
              <w:rPr>
                <w:color w:val="000000"/>
                <w:szCs w:val="20"/>
                <w:lang w:val="en-GB" w:eastAsia="es-ES"/>
              </w:rPr>
              <w:t>46.50%</w:t>
            </w:r>
          </w:p>
        </w:tc>
        <w:tc>
          <w:tcPr>
            <w:tcW w:w="1251" w:type="dxa"/>
            <w:shd w:val="clear" w:color="auto" w:fill="auto"/>
            <w:noWrap/>
            <w:vAlign w:val="center"/>
            <w:hideMark/>
          </w:tcPr>
          <w:p w:rsidR="00AE36E9" w:rsidRPr="00D34B31" w:rsidRDefault="00AE36E9" w:rsidP="000527A1">
            <w:pPr>
              <w:spacing w:before="40" w:after="40"/>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D34B31">
              <w:rPr>
                <w:color w:val="000000"/>
                <w:szCs w:val="20"/>
                <w:lang w:val="en-GB" w:eastAsia="es-ES"/>
              </w:rPr>
              <w:t>38.00%</w:t>
            </w:r>
          </w:p>
        </w:tc>
      </w:tr>
      <w:tr w:rsidR="00AE36E9" w:rsidRPr="00D34B31" w:rsidTr="00AE36E9">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noWrap/>
            <w:vAlign w:val="center"/>
            <w:hideMark/>
          </w:tcPr>
          <w:p w:rsidR="00AE36E9" w:rsidRPr="00D34B31" w:rsidRDefault="00AE36E9" w:rsidP="000527A1">
            <w:pPr>
              <w:spacing w:before="40" w:after="40"/>
              <w:rPr>
                <w:b w:val="0"/>
                <w:color w:val="000000"/>
                <w:szCs w:val="20"/>
                <w:lang w:val="en-GB" w:eastAsia="es-ES"/>
              </w:rPr>
            </w:pPr>
            <w:r w:rsidRPr="00D34B31">
              <w:rPr>
                <w:b w:val="0"/>
                <w:color w:val="000000"/>
                <w:szCs w:val="20"/>
                <w:lang w:val="en-GB" w:eastAsia="es-ES"/>
              </w:rPr>
              <w:t>46-55</w:t>
            </w:r>
          </w:p>
        </w:tc>
        <w:tc>
          <w:tcPr>
            <w:tcW w:w="1134" w:type="dxa"/>
            <w:shd w:val="clear" w:color="auto" w:fill="auto"/>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33.22%</w:t>
            </w:r>
          </w:p>
        </w:tc>
        <w:tc>
          <w:tcPr>
            <w:tcW w:w="1275"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93.50%</w:t>
            </w:r>
          </w:p>
        </w:tc>
        <w:tc>
          <w:tcPr>
            <w:tcW w:w="1276"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88.50%</w:t>
            </w:r>
          </w:p>
        </w:tc>
        <w:tc>
          <w:tcPr>
            <w:tcW w:w="1276"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54.50%</w:t>
            </w:r>
          </w:p>
        </w:tc>
        <w:tc>
          <w:tcPr>
            <w:tcW w:w="1276"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47.00%</w:t>
            </w:r>
          </w:p>
        </w:tc>
        <w:tc>
          <w:tcPr>
            <w:tcW w:w="1251" w:type="dxa"/>
            <w:shd w:val="clear" w:color="auto" w:fill="auto"/>
            <w:noWrap/>
            <w:vAlign w:val="center"/>
            <w:hideMark/>
          </w:tcPr>
          <w:p w:rsidR="00AE36E9" w:rsidRPr="00D34B31" w:rsidRDefault="00AE36E9" w:rsidP="000527A1">
            <w:pPr>
              <w:spacing w:before="40" w:after="4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D34B31">
              <w:rPr>
                <w:color w:val="000000"/>
                <w:szCs w:val="20"/>
                <w:lang w:val="en-GB" w:eastAsia="es-ES"/>
              </w:rPr>
              <w:t>19.00%</w:t>
            </w:r>
          </w:p>
        </w:tc>
      </w:tr>
    </w:tbl>
    <w:p w:rsidR="00F0097A" w:rsidRDefault="008B15A6" w:rsidP="008B15A6">
      <w:pPr>
        <w:pStyle w:val="Text"/>
        <w:jc w:val="center"/>
        <w:rPr>
          <w:sz w:val="20"/>
          <w:szCs w:val="20"/>
        </w:rPr>
      </w:pPr>
      <w:r w:rsidRPr="00D34B31">
        <w:rPr>
          <w:sz w:val="18"/>
          <w:szCs w:val="18"/>
        </w:rPr>
        <w:t xml:space="preserve">Table </w:t>
      </w:r>
      <w:r>
        <w:rPr>
          <w:sz w:val="18"/>
          <w:szCs w:val="18"/>
        </w:rPr>
        <w:t>2</w:t>
      </w:r>
      <w:r w:rsidRPr="00D34B31">
        <w:rPr>
          <w:sz w:val="18"/>
          <w:szCs w:val="18"/>
        </w:rPr>
        <w:t>. Classification of the mobility behaviour of respondents by age</w:t>
      </w:r>
    </w:p>
    <w:p w:rsidR="00DA0A01" w:rsidRDefault="00292029" w:rsidP="00F0097A">
      <w:pPr>
        <w:pStyle w:val="Text"/>
      </w:pPr>
      <w:r>
        <w:t xml:space="preserve">Between genders, as shown in Table </w:t>
      </w:r>
      <w:r w:rsidR="00A303E1">
        <w:t>3</w:t>
      </w:r>
      <w:r>
        <w:t>, the major difference was with the use of public transport, since women used the public transport on a daily basis up to 17% more than men (72% versus 54.97%).</w:t>
      </w:r>
      <w:r w:rsidR="00661454">
        <w:t xml:space="preserve"> </w:t>
      </w:r>
      <w:r w:rsidR="00D858BB" w:rsidRPr="00DF1A62">
        <w:t xml:space="preserve">According to </w:t>
      </w:r>
      <w:r w:rsidR="00A303E1">
        <w:t>Figure</w:t>
      </w:r>
      <w:r w:rsidR="00A303E1" w:rsidRPr="00DF1A62">
        <w:t xml:space="preserve"> </w:t>
      </w:r>
      <w:r w:rsidR="00A303E1">
        <w:t>1</w:t>
      </w:r>
      <w:r w:rsidR="00D858BB">
        <w:t xml:space="preserve">, </w:t>
      </w:r>
      <w:r w:rsidR="00CD11B7">
        <w:t xml:space="preserve">the difference regarding the use of public transportation by gender is greater when commuting is out of the city. Although both genders had a much more extensive use of the public transport </w:t>
      </w:r>
      <w:r w:rsidR="00D9697A">
        <w:t>for moving</w:t>
      </w:r>
      <w:r w:rsidR="00D4606E">
        <w:t xml:space="preserve"> within the city, females</w:t>
      </w:r>
      <w:r w:rsidR="00D9697A">
        <w:t xml:space="preserve">, unlike </w:t>
      </w:r>
      <w:r w:rsidR="00D9697A">
        <w:lastRenderedPageBreak/>
        <w:t xml:space="preserve">males, </w:t>
      </w:r>
      <w:r w:rsidR="00136599">
        <w:t xml:space="preserve">almost </w:t>
      </w:r>
      <w:r w:rsidR="00D4606E">
        <w:t>kept this level of use for</w:t>
      </w:r>
      <w:r w:rsidR="00D9697A">
        <w:t xml:space="preserve"> travelling to the RMB</w:t>
      </w:r>
      <w:r w:rsidR="00214DBA">
        <w:t xml:space="preserve"> (73.08% vs 47.96%)</w:t>
      </w:r>
      <w:r w:rsidR="009B1B8B">
        <w:t xml:space="preserve">. </w:t>
      </w:r>
    </w:p>
    <w:tbl>
      <w:tblPr>
        <w:tblStyle w:val="Sombreadoclaro"/>
        <w:tblW w:w="8529" w:type="dxa"/>
        <w:tblLook w:val="04A0" w:firstRow="1" w:lastRow="0" w:firstColumn="1" w:lastColumn="0" w:noHBand="0" w:noVBand="1"/>
      </w:tblPr>
      <w:tblGrid>
        <w:gridCol w:w="1101"/>
        <w:gridCol w:w="1134"/>
        <w:gridCol w:w="1275"/>
        <w:gridCol w:w="1276"/>
        <w:gridCol w:w="1276"/>
        <w:gridCol w:w="1231"/>
        <w:gridCol w:w="1236"/>
      </w:tblGrid>
      <w:tr w:rsidR="00530FCA" w:rsidRPr="00D34B31" w:rsidTr="00530FCA">
        <w:trPr>
          <w:cnfStyle w:val="100000000000" w:firstRow="1" w:lastRow="0" w:firstColumn="0" w:lastColumn="0" w:oddVBand="0" w:evenVBand="0" w:oddHBand="0"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noWrap/>
            <w:vAlign w:val="center"/>
            <w:hideMark/>
          </w:tcPr>
          <w:p w:rsidR="00530FCA" w:rsidRPr="002C0B7B" w:rsidRDefault="00530FCA" w:rsidP="00530FCA">
            <w:pPr>
              <w:ind w:left="-142" w:firstLine="142"/>
              <w:rPr>
                <w:b w:val="0"/>
                <w:color w:val="000000"/>
                <w:szCs w:val="20"/>
                <w:lang w:val="en-GB" w:eastAsia="es-ES"/>
              </w:rPr>
            </w:pPr>
            <w:r w:rsidRPr="002C0B7B">
              <w:rPr>
                <w:b w:val="0"/>
                <w:color w:val="000000"/>
                <w:szCs w:val="20"/>
                <w:lang w:val="en-GB" w:eastAsia="es-ES"/>
              </w:rPr>
              <w:t>Gender</w:t>
            </w:r>
          </w:p>
        </w:tc>
        <w:tc>
          <w:tcPr>
            <w:tcW w:w="1134" w:type="dxa"/>
            <w:shd w:val="clear" w:color="auto" w:fill="auto"/>
            <w:vAlign w:val="center"/>
          </w:tcPr>
          <w:p w:rsidR="00530FCA" w:rsidRPr="002C0B7B" w:rsidRDefault="00530FCA" w:rsidP="00530FCA">
            <w:pPr>
              <w:cnfStyle w:val="100000000000" w:firstRow="1" w:lastRow="0" w:firstColumn="0" w:lastColumn="0" w:oddVBand="0" w:evenVBand="0" w:oddHBand="0" w:evenHBand="0" w:firstRowFirstColumn="0" w:firstRowLastColumn="0" w:lastRowFirstColumn="0" w:lastRowLastColumn="0"/>
              <w:rPr>
                <w:b w:val="0"/>
                <w:color w:val="000000"/>
                <w:szCs w:val="20"/>
                <w:lang w:eastAsia="es-ES"/>
              </w:rPr>
            </w:pPr>
            <w:r>
              <w:rPr>
                <w:b w:val="0"/>
                <w:color w:val="000000"/>
                <w:szCs w:val="20"/>
                <w:lang w:eastAsia="es-ES"/>
              </w:rPr>
              <w:t>n</w:t>
            </w:r>
          </w:p>
        </w:tc>
        <w:tc>
          <w:tcPr>
            <w:tcW w:w="1275" w:type="dxa"/>
            <w:shd w:val="clear" w:color="auto" w:fill="auto"/>
            <w:vAlign w:val="center"/>
            <w:hideMark/>
          </w:tcPr>
          <w:p w:rsidR="00530FCA" w:rsidRPr="002C0B7B" w:rsidRDefault="00530FCA" w:rsidP="00530FCA">
            <w:pPr>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2C0B7B">
              <w:rPr>
                <w:b w:val="0"/>
                <w:color w:val="000000"/>
                <w:szCs w:val="20"/>
                <w:lang w:val="en-GB" w:eastAsia="es-ES"/>
              </w:rPr>
              <w:t>Have a driving license</w:t>
            </w:r>
          </w:p>
        </w:tc>
        <w:tc>
          <w:tcPr>
            <w:tcW w:w="1276" w:type="dxa"/>
            <w:shd w:val="clear" w:color="auto" w:fill="auto"/>
            <w:vAlign w:val="center"/>
            <w:hideMark/>
          </w:tcPr>
          <w:p w:rsidR="00530FCA" w:rsidRPr="00D34B31" w:rsidRDefault="00530FCA" w:rsidP="00530FCA">
            <w:pPr>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 xml:space="preserve">Access or owners of </w:t>
            </w:r>
          </w:p>
          <w:p w:rsidR="00530FCA" w:rsidRPr="002C0B7B" w:rsidRDefault="00530FCA" w:rsidP="00530FCA">
            <w:pPr>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2C0B7B">
              <w:rPr>
                <w:b w:val="0"/>
                <w:color w:val="000000"/>
                <w:szCs w:val="20"/>
                <w:lang w:val="en-GB" w:eastAsia="es-ES"/>
              </w:rPr>
              <w:t>a car</w:t>
            </w:r>
          </w:p>
        </w:tc>
        <w:tc>
          <w:tcPr>
            <w:tcW w:w="1276" w:type="dxa"/>
            <w:shd w:val="clear" w:color="auto" w:fill="auto"/>
            <w:vAlign w:val="center"/>
            <w:hideMark/>
          </w:tcPr>
          <w:p w:rsidR="00530FCA" w:rsidRPr="002C0B7B" w:rsidRDefault="00530FCA" w:rsidP="00530FCA">
            <w:pPr>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D34B31">
              <w:rPr>
                <w:b w:val="0"/>
                <w:color w:val="000000"/>
                <w:szCs w:val="20"/>
                <w:lang w:val="en-GB" w:eastAsia="es-ES"/>
              </w:rPr>
              <w:t>Daily users of p</w:t>
            </w:r>
            <w:r w:rsidRPr="002C0B7B">
              <w:rPr>
                <w:b w:val="0"/>
                <w:color w:val="000000"/>
                <w:szCs w:val="20"/>
                <w:lang w:val="en-GB" w:eastAsia="es-ES"/>
              </w:rPr>
              <w:t xml:space="preserve">ublic </w:t>
            </w:r>
            <w:r w:rsidRPr="00D34B31">
              <w:rPr>
                <w:b w:val="0"/>
                <w:color w:val="000000"/>
                <w:szCs w:val="20"/>
                <w:lang w:val="en-GB" w:eastAsia="es-ES"/>
              </w:rPr>
              <w:t>t</w:t>
            </w:r>
            <w:r w:rsidRPr="002C0B7B">
              <w:rPr>
                <w:b w:val="0"/>
                <w:color w:val="000000"/>
                <w:szCs w:val="20"/>
                <w:lang w:val="en-GB" w:eastAsia="es-ES"/>
              </w:rPr>
              <w:t>ransport</w:t>
            </w:r>
          </w:p>
        </w:tc>
        <w:tc>
          <w:tcPr>
            <w:tcW w:w="1231" w:type="dxa"/>
            <w:shd w:val="clear" w:color="auto" w:fill="auto"/>
            <w:vAlign w:val="center"/>
            <w:hideMark/>
          </w:tcPr>
          <w:p w:rsidR="00530FCA" w:rsidRPr="002C0B7B" w:rsidRDefault="00530FCA" w:rsidP="00530FCA">
            <w:pPr>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2C0B7B">
              <w:rPr>
                <w:b w:val="0"/>
                <w:color w:val="000000"/>
                <w:szCs w:val="20"/>
                <w:lang w:val="en-GB" w:eastAsia="es-ES"/>
              </w:rPr>
              <w:t>Daily multimodal users</w:t>
            </w:r>
          </w:p>
        </w:tc>
        <w:tc>
          <w:tcPr>
            <w:tcW w:w="1236" w:type="dxa"/>
            <w:shd w:val="clear" w:color="auto" w:fill="auto"/>
            <w:vAlign w:val="center"/>
            <w:hideMark/>
          </w:tcPr>
          <w:p w:rsidR="00530FCA" w:rsidRPr="002C0B7B" w:rsidRDefault="00530FCA" w:rsidP="00530FCA">
            <w:pPr>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2C0B7B">
              <w:rPr>
                <w:b w:val="0"/>
                <w:color w:val="000000"/>
                <w:szCs w:val="20"/>
                <w:lang w:val="en-GB" w:eastAsia="es-ES"/>
              </w:rPr>
              <w:t xml:space="preserve">Users of </w:t>
            </w:r>
            <w:r w:rsidRPr="00D34B31">
              <w:rPr>
                <w:b w:val="0"/>
                <w:color w:val="000000"/>
                <w:szCs w:val="20"/>
                <w:lang w:val="en-GB" w:eastAsia="es-ES"/>
              </w:rPr>
              <w:t>shared s</w:t>
            </w:r>
            <w:r w:rsidRPr="002C0B7B">
              <w:rPr>
                <w:b w:val="0"/>
                <w:color w:val="000000"/>
                <w:szCs w:val="20"/>
                <w:lang w:val="en-GB" w:eastAsia="es-ES"/>
              </w:rPr>
              <w:t>ervices</w:t>
            </w:r>
          </w:p>
        </w:tc>
      </w:tr>
      <w:tr w:rsidR="00530FCA" w:rsidRPr="00D34B31" w:rsidTr="00530FC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noWrap/>
            <w:vAlign w:val="center"/>
            <w:hideMark/>
          </w:tcPr>
          <w:p w:rsidR="00530FCA" w:rsidRPr="002C0B7B" w:rsidRDefault="00530FCA" w:rsidP="00530FCA">
            <w:pPr>
              <w:rPr>
                <w:b w:val="0"/>
                <w:color w:val="000000"/>
                <w:szCs w:val="20"/>
                <w:lang w:val="en-GB" w:eastAsia="es-ES"/>
              </w:rPr>
            </w:pPr>
            <w:r w:rsidRPr="002C0B7B">
              <w:rPr>
                <w:b w:val="0"/>
                <w:color w:val="000000"/>
                <w:szCs w:val="20"/>
                <w:lang w:val="en-GB" w:eastAsia="es-ES"/>
              </w:rPr>
              <w:t>Male</w:t>
            </w:r>
          </w:p>
        </w:tc>
        <w:tc>
          <w:tcPr>
            <w:tcW w:w="1134" w:type="dxa"/>
            <w:shd w:val="clear" w:color="auto" w:fill="auto"/>
            <w:vAlign w:val="center"/>
          </w:tcPr>
          <w:p w:rsidR="00530FCA" w:rsidRPr="002C0B7B" w:rsidRDefault="00530FCA" w:rsidP="00530FCA">
            <w:pPr>
              <w:cnfStyle w:val="000000100000" w:firstRow="0" w:lastRow="0" w:firstColumn="0" w:lastColumn="0" w:oddVBand="0" w:evenVBand="0" w:oddHBand="1" w:evenHBand="0" w:firstRowFirstColumn="0" w:firstRowLastColumn="0" w:lastRowFirstColumn="0" w:lastRowLastColumn="0"/>
              <w:rPr>
                <w:color w:val="000000"/>
                <w:szCs w:val="20"/>
                <w:lang w:eastAsia="es-ES"/>
              </w:rPr>
            </w:pPr>
            <w:r>
              <w:rPr>
                <w:color w:val="000000"/>
                <w:szCs w:val="20"/>
                <w:lang w:eastAsia="es-ES"/>
              </w:rPr>
              <w:t>50.17%</w:t>
            </w:r>
          </w:p>
        </w:tc>
        <w:tc>
          <w:tcPr>
            <w:tcW w:w="1275" w:type="dxa"/>
            <w:shd w:val="clear" w:color="auto" w:fill="auto"/>
            <w:noWrap/>
            <w:vAlign w:val="center"/>
            <w:hideMark/>
          </w:tcPr>
          <w:p w:rsidR="00530FCA" w:rsidRPr="002C0B7B" w:rsidRDefault="00530FCA" w:rsidP="00530FCA">
            <w:pPr>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2C0B7B">
              <w:rPr>
                <w:color w:val="000000"/>
                <w:szCs w:val="20"/>
                <w:lang w:val="en-GB" w:eastAsia="es-ES"/>
              </w:rPr>
              <w:t>91.06%</w:t>
            </w:r>
          </w:p>
        </w:tc>
        <w:tc>
          <w:tcPr>
            <w:tcW w:w="1276" w:type="dxa"/>
            <w:shd w:val="clear" w:color="auto" w:fill="auto"/>
            <w:noWrap/>
            <w:vAlign w:val="center"/>
            <w:hideMark/>
          </w:tcPr>
          <w:p w:rsidR="00530FCA" w:rsidRPr="002C0B7B" w:rsidRDefault="00530FCA" w:rsidP="00530FCA">
            <w:pPr>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2C0B7B">
              <w:rPr>
                <w:color w:val="000000"/>
                <w:szCs w:val="20"/>
                <w:lang w:val="en-GB" w:eastAsia="es-ES"/>
              </w:rPr>
              <w:t>86.75%</w:t>
            </w:r>
          </w:p>
        </w:tc>
        <w:tc>
          <w:tcPr>
            <w:tcW w:w="1276" w:type="dxa"/>
            <w:shd w:val="clear" w:color="auto" w:fill="auto"/>
            <w:noWrap/>
            <w:vAlign w:val="center"/>
            <w:hideMark/>
          </w:tcPr>
          <w:p w:rsidR="00530FCA" w:rsidRPr="002C0B7B" w:rsidRDefault="00530FCA" w:rsidP="00530FCA">
            <w:pPr>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2C0B7B">
              <w:rPr>
                <w:color w:val="000000"/>
                <w:szCs w:val="20"/>
                <w:lang w:val="en-GB" w:eastAsia="es-ES"/>
              </w:rPr>
              <w:t>54.97%</w:t>
            </w:r>
          </w:p>
        </w:tc>
        <w:tc>
          <w:tcPr>
            <w:tcW w:w="1231" w:type="dxa"/>
            <w:shd w:val="clear" w:color="auto" w:fill="auto"/>
            <w:noWrap/>
            <w:vAlign w:val="center"/>
            <w:hideMark/>
          </w:tcPr>
          <w:p w:rsidR="00530FCA" w:rsidRPr="002C0B7B" w:rsidRDefault="00530FCA" w:rsidP="00530FCA">
            <w:pPr>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2C0B7B">
              <w:rPr>
                <w:color w:val="000000"/>
                <w:szCs w:val="20"/>
                <w:lang w:val="en-GB" w:eastAsia="es-ES"/>
              </w:rPr>
              <w:t>50.00%</w:t>
            </w:r>
          </w:p>
        </w:tc>
        <w:tc>
          <w:tcPr>
            <w:tcW w:w="1236" w:type="dxa"/>
            <w:shd w:val="clear" w:color="auto" w:fill="auto"/>
            <w:noWrap/>
            <w:vAlign w:val="center"/>
            <w:hideMark/>
          </w:tcPr>
          <w:p w:rsidR="00530FCA" w:rsidRPr="002C0B7B" w:rsidRDefault="00530FCA" w:rsidP="00530FCA">
            <w:pPr>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sidRPr="002C0B7B">
              <w:rPr>
                <w:color w:val="000000"/>
                <w:szCs w:val="20"/>
                <w:lang w:val="en-GB" w:eastAsia="es-ES"/>
              </w:rPr>
              <w:t>35.76%</w:t>
            </w:r>
          </w:p>
        </w:tc>
      </w:tr>
      <w:tr w:rsidR="00530FCA" w:rsidRPr="00D34B31" w:rsidTr="00530FCA">
        <w:trPr>
          <w:trHeight w:val="345"/>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noWrap/>
            <w:vAlign w:val="center"/>
            <w:hideMark/>
          </w:tcPr>
          <w:p w:rsidR="00530FCA" w:rsidRPr="002C0B7B" w:rsidRDefault="00530FCA" w:rsidP="00530FCA">
            <w:pPr>
              <w:rPr>
                <w:b w:val="0"/>
                <w:color w:val="000000"/>
                <w:szCs w:val="20"/>
                <w:lang w:val="en-GB" w:eastAsia="es-ES"/>
              </w:rPr>
            </w:pPr>
            <w:r w:rsidRPr="002C0B7B">
              <w:rPr>
                <w:b w:val="0"/>
                <w:color w:val="000000"/>
                <w:szCs w:val="20"/>
                <w:lang w:val="en-GB" w:eastAsia="es-ES"/>
              </w:rPr>
              <w:t>Female</w:t>
            </w:r>
          </w:p>
        </w:tc>
        <w:tc>
          <w:tcPr>
            <w:tcW w:w="1134" w:type="dxa"/>
            <w:shd w:val="clear" w:color="auto" w:fill="auto"/>
            <w:vAlign w:val="center"/>
          </w:tcPr>
          <w:p w:rsidR="00530FCA" w:rsidRPr="002C0B7B" w:rsidRDefault="00530FCA" w:rsidP="00530FCA">
            <w:pPr>
              <w:cnfStyle w:val="000000000000" w:firstRow="0" w:lastRow="0" w:firstColumn="0" w:lastColumn="0" w:oddVBand="0" w:evenVBand="0" w:oddHBand="0" w:evenHBand="0" w:firstRowFirstColumn="0" w:firstRowLastColumn="0" w:lastRowFirstColumn="0" w:lastRowLastColumn="0"/>
              <w:rPr>
                <w:color w:val="000000"/>
                <w:szCs w:val="20"/>
                <w:lang w:eastAsia="es-ES"/>
              </w:rPr>
            </w:pPr>
            <w:r>
              <w:rPr>
                <w:color w:val="000000"/>
                <w:szCs w:val="20"/>
                <w:lang w:eastAsia="es-ES"/>
              </w:rPr>
              <w:t>49.83%</w:t>
            </w:r>
          </w:p>
        </w:tc>
        <w:tc>
          <w:tcPr>
            <w:tcW w:w="1275" w:type="dxa"/>
            <w:shd w:val="clear" w:color="auto" w:fill="auto"/>
            <w:noWrap/>
            <w:vAlign w:val="center"/>
            <w:hideMark/>
          </w:tcPr>
          <w:p w:rsidR="00530FCA" w:rsidRPr="002C0B7B" w:rsidRDefault="00530FCA" w:rsidP="00530FCA">
            <w:pPr>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2C0B7B">
              <w:rPr>
                <w:color w:val="000000"/>
                <w:szCs w:val="20"/>
                <w:lang w:val="en-GB" w:eastAsia="es-ES"/>
              </w:rPr>
              <w:t>82.67%</w:t>
            </w:r>
          </w:p>
        </w:tc>
        <w:tc>
          <w:tcPr>
            <w:tcW w:w="1276" w:type="dxa"/>
            <w:shd w:val="clear" w:color="auto" w:fill="auto"/>
            <w:noWrap/>
            <w:vAlign w:val="center"/>
            <w:hideMark/>
          </w:tcPr>
          <w:p w:rsidR="00530FCA" w:rsidRPr="002C0B7B" w:rsidRDefault="00530FCA" w:rsidP="00530FCA">
            <w:pPr>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2C0B7B">
              <w:rPr>
                <w:color w:val="000000"/>
                <w:szCs w:val="20"/>
                <w:lang w:val="en-GB" w:eastAsia="es-ES"/>
              </w:rPr>
              <w:t>78.67%</w:t>
            </w:r>
          </w:p>
        </w:tc>
        <w:tc>
          <w:tcPr>
            <w:tcW w:w="1276" w:type="dxa"/>
            <w:shd w:val="clear" w:color="auto" w:fill="auto"/>
            <w:noWrap/>
            <w:vAlign w:val="center"/>
            <w:hideMark/>
          </w:tcPr>
          <w:p w:rsidR="00530FCA" w:rsidRPr="002C0B7B" w:rsidRDefault="00530FCA" w:rsidP="00530FCA">
            <w:pPr>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2C0B7B">
              <w:rPr>
                <w:color w:val="000000"/>
                <w:szCs w:val="20"/>
                <w:lang w:val="en-GB" w:eastAsia="es-ES"/>
              </w:rPr>
              <w:t>72.00%</w:t>
            </w:r>
          </w:p>
        </w:tc>
        <w:tc>
          <w:tcPr>
            <w:tcW w:w="1231" w:type="dxa"/>
            <w:shd w:val="clear" w:color="auto" w:fill="auto"/>
            <w:noWrap/>
            <w:vAlign w:val="center"/>
            <w:hideMark/>
          </w:tcPr>
          <w:p w:rsidR="00530FCA" w:rsidRPr="002C0B7B" w:rsidRDefault="00530FCA" w:rsidP="00530FCA">
            <w:pPr>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2C0B7B">
              <w:rPr>
                <w:color w:val="000000"/>
                <w:szCs w:val="20"/>
                <w:lang w:val="en-GB" w:eastAsia="es-ES"/>
              </w:rPr>
              <w:t>57.00%</w:t>
            </w:r>
          </w:p>
        </w:tc>
        <w:tc>
          <w:tcPr>
            <w:tcW w:w="1236" w:type="dxa"/>
            <w:shd w:val="clear" w:color="auto" w:fill="auto"/>
            <w:noWrap/>
            <w:vAlign w:val="center"/>
            <w:hideMark/>
          </w:tcPr>
          <w:p w:rsidR="00530FCA" w:rsidRPr="002C0B7B" w:rsidRDefault="00530FCA" w:rsidP="00530FCA">
            <w:pPr>
              <w:cnfStyle w:val="000000000000" w:firstRow="0" w:lastRow="0" w:firstColumn="0" w:lastColumn="0" w:oddVBand="0" w:evenVBand="0" w:oddHBand="0" w:evenHBand="0" w:firstRowFirstColumn="0" w:firstRowLastColumn="0" w:lastRowFirstColumn="0" w:lastRowLastColumn="0"/>
              <w:rPr>
                <w:color w:val="000000"/>
                <w:szCs w:val="20"/>
                <w:lang w:val="en-GB" w:eastAsia="es-ES"/>
              </w:rPr>
            </w:pPr>
            <w:r w:rsidRPr="002C0B7B">
              <w:rPr>
                <w:color w:val="000000"/>
                <w:szCs w:val="20"/>
                <w:lang w:val="en-GB" w:eastAsia="es-ES"/>
              </w:rPr>
              <w:t>31.67%</w:t>
            </w:r>
          </w:p>
        </w:tc>
      </w:tr>
    </w:tbl>
    <w:p w:rsidR="005E2B33" w:rsidRDefault="00D55ED7" w:rsidP="008B15A6">
      <w:pPr>
        <w:pStyle w:val="Text"/>
        <w:jc w:val="center"/>
      </w:pPr>
      <w:r w:rsidRPr="00D34B31">
        <w:rPr>
          <w:sz w:val="18"/>
          <w:szCs w:val="18"/>
        </w:rPr>
        <w:t xml:space="preserve">Table </w:t>
      </w:r>
      <w:r>
        <w:rPr>
          <w:sz w:val="18"/>
          <w:szCs w:val="18"/>
        </w:rPr>
        <w:t>3</w:t>
      </w:r>
      <w:r w:rsidRPr="00D34B31">
        <w:rPr>
          <w:sz w:val="18"/>
          <w:szCs w:val="18"/>
        </w:rPr>
        <w:t xml:space="preserve">. Classification of the mobility behaviour of respondents by </w:t>
      </w:r>
      <w:r>
        <w:rPr>
          <w:sz w:val="18"/>
          <w:szCs w:val="18"/>
        </w:rPr>
        <w:t>gender</w:t>
      </w:r>
    </w:p>
    <w:p w:rsidR="00804C17" w:rsidRDefault="00804C17" w:rsidP="009569CC">
      <w:pPr>
        <w:pStyle w:val="Text"/>
      </w:pPr>
      <w:r w:rsidRPr="006B56A1">
        <w:t xml:space="preserve">In relation to the public transport, as shown in </w:t>
      </w:r>
      <w:r>
        <w:t>Figure 1</w:t>
      </w:r>
      <w:r w:rsidRPr="006B56A1">
        <w:t xml:space="preserve">, </w:t>
      </w:r>
      <w:r>
        <w:t xml:space="preserve">it was considerably more used for the commuters within Barcelona (BCN-BCN) and its immediate than the ones leaving to any location of the metropolitan region (BCN-RMB) or commuters entering the city every day from the RMB (RMB-BCN). </w:t>
      </w:r>
    </w:p>
    <w:p w:rsidR="00C7008B" w:rsidRDefault="00C7008B" w:rsidP="00DA0A01">
      <w:pPr>
        <w:pStyle w:val="Text"/>
        <w:jc w:val="center"/>
      </w:pPr>
      <w:r>
        <w:rPr>
          <w:noProof/>
          <w:lang w:val="es-ES" w:eastAsia="es-ES"/>
        </w:rPr>
        <w:drawing>
          <wp:inline distT="0" distB="0" distL="0" distR="0">
            <wp:extent cx="5274000" cy="2849526"/>
            <wp:effectExtent l="0" t="0" r="22225" b="2730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sz w:val="18"/>
          <w:szCs w:val="18"/>
        </w:rPr>
        <w:t xml:space="preserve">Figure </w:t>
      </w:r>
      <w:r w:rsidR="00804C17">
        <w:rPr>
          <w:sz w:val="18"/>
          <w:szCs w:val="18"/>
        </w:rPr>
        <w:t>1</w:t>
      </w:r>
      <w:r>
        <w:rPr>
          <w:sz w:val="18"/>
          <w:szCs w:val="18"/>
        </w:rPr>
        <w:t>. Use of public transport by gender</w:t>
      </w:r>
      <w:r w:rsidR="00A303E1">
        <w:rPr>
          <w:sz w:val="18"/>
          <w:szCs w:val="18"/>
        </w:rPr>
        <w:t xml:space="preserve"> and type of commuting</w:t>
      </w:r>
    </w:p>
    <w:p w:rsidR="005403DC" w:rsidRDefault="005403DC" w:rsidP="00BE221D">
      <w:pPr>
        <w:pStyle w:val="Text"/>
      </w:pPr>
      <w:r>
        <w:t>As shown in Figure 2, t</w:t>
      </w:r>
      <w:r w:rsidRPr="006B56A1">
        <w:t xml:space="preserve">he </w:t>
      </w:r>
      <w:r w:rsidR="00BE221D">
        <w:t>public transport</w:t>
      </w:r>
      <w:r w:rsidR="00BE221D" w:rsidRPr="006B56A1">
        <w:t xml:space="preserve"> </w:t>
      </w:r>
      <w:r w:rsidR="00482841" w:rsidRPr="006B56A1">
        <w:t xml:space="preserve">most frequently used </w:t>
      </w:r>
      <w:r w:rsidR="00482841">
        <w:t>wa</w:t>
      </w:r>
      <w:r w:rsidR="00482841" w:rsidRPr="006B56A1">
        <w:t>s the underground</w:t>
      </w:r>
      <w:r w:rsidR="00482841">
        <w:t>, both for the commuters within Barcelona and its immediate (62.89%) and the ones moving out and in (42.67% and 34.16% respectively). Besides, the citizens that didn’t leave the city everyday use</w:t>
      </w:r>
      <w:r>
        <w:t>d</w:t>
      </w:r>
      <w:r w:rsidR="00482841">
        <w:t xml:space="preserve"> significantly more the bus than the others (up to 21% more), whereas commuters moving into or out of the city tend to use more the train </w:t>
      </w:r>
      <w:r w:rsidR="00E46FE1">
        <w:t xml:space="preserve">- </w:t>
      </w:r>
      <w:r w:rsidR="00482841">
        <w:t>the two companies operating in Catalonia have been considered: RENFE and Ferrocarrils de la Generalitat de Catalunya (FGC)</w:t>
      </w:r>
      <w:r w:rsidR="00E46FE1">
        <w:t xml:space="preserve"> -</w:t>
      </w:r>
      <w:r w:rsidR="00482841">
        <w:t>. According to the interviewees, t</w:t>
      </w:r>
      <w:r w:rsidR="00482841" w:rsidRPr="00FE00FF">
        <w:t xml:space="preserve">he main reasons to use the public transport were the stop </w:t>
      </w:r>
      <w:r w:rsidR="00351E7B">
        <w:t>proximity of</w:t>
      </w:r>
      <w:r w:rsidR="00482841" w:rsidRPr="00FE00FF">
        <w:t xml:space="preserve"> the departure point or destination and</w:t>
      </w:r>
      <w:r w:rsidR="00BE221D">
        <w:t xml:space="preserve"> </w:t>
      </w:r>
      <w:r w:rsidR="00351E7B">
        <w:t>the avoidance of</w:t>
      </w:r>
      <w:r w:rsidR="00BE221D">
        <w:t xml:space="preserve"> commuter traffic. </w:t>
      </w:r>
      <w:r>
        <w:t>In addition, m</w:t>
      </w:r>
      <w:r w:rsidRPr="00C61C7E">
        <w:t xml:space="preserve">ore than a quarter of non-users of public transport (27.65%) didn’t </w:t>
      </w:r>
      <w:r w:rsidR="00351E7B">
        <w:t>take</w:t>
      </w:r>
      <w:r w:rsidR="00351E7B" w:rsidRPr="00C61C7E">
        <w:t xml:space="preserve"> </w:t>
      </w:r>
      <w:r w:rsidRPr="00C61C7E">
        <w:t xml:space="preserve">this service </w:t>
      </w:r>
      <w:r w:rsidRPr="00C61C7E">
        <w:lastRenderedPageBreak/>
        <w:t xml:space="preserve">because it didn’t </w:t>
      </w:r>
      <w:r w:rsidR="00351E7B">
        <w:t>reach</w:t>
      </w:r>
      <w:r w:rsidRPr="00C61C7E">
        <w:t xml:space="preserve"> their location or destination or </w:t>
      </w:r>
      <w:r w:rsidR="00351E7B">
        <w:t>it was</w:t>
      </w:r>
      <w:r w:rsidR="00351E7B" w:rsidRPr="00C61C7E">
        <w:t xml:space="preserve"> </w:t>
      </w:r>
      <w:r w:rsidRPr="00C61C7E">
        <w:t xml:space="preserve">bad </w:t>
      </w:r>
      <w:r w:rsidR="00351E7B" w:rsidRPr="00C61C7E">
        <w:t>connec</w:t>
      </w:r>
      <w:r w:rsidR="00351E7B">
        <w:t>ted</w:t>
      </w:r>
      <w:r w:rsidRPr="00C61C7E">
        <w:t xml:space="preserve">; another quarter (24.88%) preferred to travel by car and the 11.06% by motorbike; the 14.74% stated that it was </w:t>
      </w:r>
      <w:r w:rsidR="00351E7B">
        <w:t>un</w:t>
      </w:r>
      <w:r w:rsidRPr="00C61C7E">
        <w:t xml:space="preserve">comfortable, slower, or they were required to make transfers and didn’t </w:t>
      </w:r>
      <w:r w:rsidR="00351E7B">
        <w:t>want to</w:t>
      </w:r>
      <w:r w:rsidRPr="00C61C7E">
        <w:t xml:space="preserve">; the 9.22% had their destination within a walking distance; the 4.61% preferred going by bicycle; another 4.61% had incompatible schedules; and the remaining 3.23% </w:t>
      </w:r>
      <w:r w:rsidR="009C0170">
        <w:t>pointed out</w:t>
      </w:r>
      <w:r w:rsidR="009C0170" w:rsidRPr="00C61C7E">
        <w:t xml:space="preserve"> </w:t>
      </w:r>
      <w:r w:rsidRPr="00C61C7E">
        <w:t>that the public transport stop was too far from their location or destination.</w:t>
      </w:r>
      <w:r w:rsidR="00BE221D">
        <w:t xml:space="preserve"> </w:t>
      </w:r>
      <w:r>
        <w:t xml:space="preserve">According to </w:t>
      </w:r>
      <w:r w:rsidR="00EA6095">
        <w:t xml:space="preserve"> </w:t>
      </w:r>
      <w:r>
        <w:t xml:space="preserve">Figure 2, over half of the commuters leaving and entering the city of Barcelona or its </w:t>
      </w:r>
      <w:r w:rsidRPr="00773F9B">
        <w:t>neighbouring municipalities</w:t>
      </w:r>
      <w:r>
        <w:t xml:space="preserve"> used the car on a daily basis (50.67% and 62.11% respectively), whereas commuters within the city used it with a rate of 28.52%. It is also noteworthy that the use of motorbikes and bicycles by commuters within the city is quite similar (15.12% versus 12.71%).</w:t>
      </w:r>
    </w:p>
    <w:p w:rsidR="00C27999" w:rsidRDefault="003F159F" w:rsidP="00DF195B">
      <w:pPr>
        <w:pStyle w:val="Text"/>
        <w:spacing w:after="0"/>
      </w:pPr>
      <w:r>
        <w:rPr>
          <w:noProof/>
          <w:lang w:val="es-ES" w:eastAsia="es-ES"/>
        </w:rPr>
        <w:drawing>
          <wp:inline distT="0" distB="0" distL="0" distR="0">
            <wp:extent cx="5274860" cy="2790967"/>
            <wp:effectExtent l="0" t="0" r="21590" b="952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2841" w:rsidRDefault="00482841" w:rsidP="00DF195B">
      <w:pPr>
        <w:pStyle w:val="Text"/>
        <w:spacing w:after="0"/>
        <w:jc w:val="center"/>
      </w:pPr>
      <w:r>
        <w:rPr>
          <w:sz w:val="18"/>
          <w:szCs w:val="18"/>
        </w:rPr>
        <w:t xml:space="preserve">Figure 2. </w:t>
      </w:r>
      <w:r w:rsidR="00FC310F">
        <w:rPr>
          <w:sz w:val="18"/>
          <w:szCs w:val="18"/>
        </w:rPr>
        <w:t>R</w:t>
      </w:r>
      <w:r w:rsidR="008C539E" w:rsidRPr="008C539E">
        <w:rPr>
          <w:sz w:val="18"/>
          <w:szCs w:val="18"/>
        </w:rPr>
        <w:t>esponses to “Which means of transport do you use to travel in a normal working day”</w:t>
      </w:r>
      <w:r w:rsidR="00FC310F">
        <w:rPr>
          <w:sz w:val="18"/>
          <w:szCs w:val="18"/>
        </w:rPr>
        <w:t xml:space="preserve"> classified by type of commuting</w:t>
      </w:r>
    </w:p>
    <w:p w:rsidR="00482841" w:rsidRDefault="00E46FE1" w:rsidP="00E46FE1">
      <w:pPr>
        <w:pStyle w:val="Text"/>
        <w:spacing w:before="240"/>
      </w:pPr>
      <w:r w:rsidRPr="00E46FE1">
        <w:t>Table</w:t>
      </w:r>
      <w:r>
        <w:t xml:space="preserve"> 4 </w:t>
      </w:r>
      <w:r w:rsidR="00A66D55">
        <w:t xml:space="preserve">classifies the surveyed citizens </w:t>
      </w:r>
      <w:r w:rsidR="00393A0B">
        <w:t xml:space="preserve">depending on their use of the public and private transport. From this table it can be seen that, overall, </w:t>
      </w:r>
      <w:r w:rsidR="00B84F8F">
        <w:t xml:space="preserve">more than </w:t>
      </w:r>
      <w:r w:rsidR="00393A0B">
        <w:t>20% of citizens need</w:t>
      </w:r>
      <w:r w:rsidR="00B84F8F">
        <w:t>ed</w:t>
      </w:r>
      <w:r w:rsidR="00393A0B">
        <w:t xml:space="preserve"> not only t</w:t>
      </w:r>
      <w:r w:rsidR="0028298C">
        <w:t>he</w:t>
      </w:r>
      <w:r w:rsidR="00393A0B">
        <w:t xml:space="preserve"> use</w:t>
      </w:r>
      <w:r w:rsidR="0028298C">
        <w:t xml:space="preserve"> of</w:t>
      </w:r>
      <w:r w:rsidR="00393A0B">
        <w:t xml:space="preserve"> their private vehicles but also the</w:t>
      </w:r>
      <w:r w:rsidR="0028298C">
        <w:t xml:space="preserve"> use of</w:t>
      </w:r>
      <w:r w:rsidR="00393A0B">
        <w:t xml:space="preserve"> public transport to </w:t>
      </w:r>
      <w:r w:rsidR="0028298C">
        <w:t>reach</w:t>
      </w:r>
      <w:r w:rsidR="00393A0B">
        <w:t xml:space="preserve"> their destinations.</w:t>
      </w:r>
      <w:r w:rsidR="00B84F8F">
        <w:t xml:space="preserve"> This is probably due to the fact that </w:t>
      </w:r>
      <w:r w:rsidR="00C979EF">
        <w:t>using</w:t>
      </w:r>
      <w:r w:rsidR="00B84F8F">
        <w:t xml:space="preserve"> </w:t>
      </w:r>
      <w:r w:rsidR="00C979EF">
        <w:t>the private vehicle</w:t>
      </w:r>
      <w:r w:rsidR="00B84F8F">
        <w:t xml:space="preserve"> </w:t>
      </w:r>
      <w:r w:rsidR="0028298C">
        <w:t xml:space="preserve">during </w:t>
      </w:r>
      <w:r w:rsidR="00B84F8F">
        <w:t xml:space="preserve">part of the trip was faster than </w:t>
      </w:r>
      <w:r w:rsidR="00C979EF">
        <w:t xml:space="preserve">only using </w:t>
      </w:r>
      <w:r w:rsidR="00797C9F">
        <w:t xml:space="preserve">the </w:t>
      </w:r>
      <w:r w:rsidR="00C979EF">
        <w:t>public transport, but using the private vehicle until the destination was more expensive in terms of money or time (e.g. need of parking).</w:t>
      </w:r>
    </w:p>
    <w:p w:rsidR="004E53BB" w:rsidRPr="00E46FE1" w:rsidRDefault="004E53BB" w:rsidP="00E46FE1">
      <w:pPr>
        <w:pStyle w:val="Text"/>
        <w:spacing w:before="240"/>
      </w:pPr>
    </w:p>
    <w:tbl>
      <w:tblPr>
        <w:tblStyle w:val="Sombreadoclaro"/>
        <w:tblW w:w="8128" w:type="dxa"/>
        <w:tblLook w:val="04A0" w:firstRow="1" w:lastRow="0" w:firstColumn="1" w:lastColumn="0" w:noHBand="0" w:noVBand="1"/>
      </w:tblPr>
      <w:tblGrid>
        <w:gridCol w:w="3652"/>
        <w:gridCol w:w="1534"/>
        <w:gridCol w:w="1540"/>
        <w:gridCol w:w="1402"/>
      </w:tblGrid>
      <w:tr w:rsidR="00482841" w:rsidRPr="00113957" w:rsidTr="00F06F24">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hideMark/>
          </w:tcPr>
          <w:p w:rsidR="00482841" w:rsidRPr="00113957" w:rsidRDefault="00482841" w:rsidP="000A03F9">
            <w:pPr>
              <w:spacing w:before="40" w:after="40"/>
              <w:rPr>
                <w:b w:val="0"/>
                <w:color w:val="000000"/>
                <w:szCs w:val="20"/>
                <w:lang w:val="en-GB" w:eastAsia="es-ES"/>
              </w:rPr>
            </w:pPr>
            <w:r>
              <w:rPr>
                <w:b w:val="0"/>
                <w:color w:val="000000"/>
                <w:szCs w:val="20"/>
                <w:lang w:val="en-GB" w:eastAsia="es-ES"/>
              </w:rPr>
              <w:lastRenderedPageBreak/>
              <w:t>Daily transport</w:t>
            </w:r>
          </w:p>
        </w:tc>
        <w:tc>
          <w:tcPr>
            <w:tcW w:w="1534" w:type="dxa"/>
            <w:shd w:val="clear" w:color="auto" w:fill="auto"/>
            <w:noWrap/>
            <w:vAlign w:val="center"/>
            <w:hideMark/>
          </w:tcPr>
          <w:p w:rsidR="00482841" w:rsidRPr="00113957" w:rsidRDefault="00482841" w:rsidP="000A03F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113957">
              <w:rPr>
                <w:b w:val="0"/>
                <w:color w:val="000000"/>
                <w:szCs w:val="20"/>
                <w:lang w:val="en-GB" w:eastAsia="es-ES"/>
              </w:rPr>
              <w:t>BCN-BCN</w:t>
            </w:r>
          </w:p>
        </w:tc>
        <w:tc>
          <w:tcPr>
            <w:tcW w:w="1540" w:type="dxa"/>
            <w:shd w:val="clear" w:color="auto" w:fill="auto"/>
            <w:noWrap/>
            <w:vAlign w:val="center"/>
            <w:hideMark/>
          </w:tcPr>
          <w:p w:rsidR="00482841" w:rsidRPr="00113957" w:rsidRDefault="00482841" w:rsidP="000A03F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113957">
              <w:rPr>
                <w:b w:val="0"/>
                <w:color w:val="000000"/>
                <w:szCs w:val="20"/>
                <w:lang w:val="en-GB" w:eastAsia="es-ES"/>
              </w:rPr>
              <w:t>BCN-RMB</w:t>
            </w:r>
          </w:p>
        </w:tc>
        <w:tc>
          <w:tcPr>
            <w:tcW w:w="1402" w:type="dxa"/>
            <w:shd w:val="clear" w:color="auto" w:fill="auto"/>
            <w:noWrap/>
            <w:vAlign w:val="center"/>
            <w:hideMark/>
          </w:tcPr>
          <w:p w:rsidR="00482841" w:rsidRPr="00113957" w:rsidRDefault="00482841" w:rsidP="000A03F9">
            <w:pPr>
              <w:spacing w:before="40" w:after="40"/>
              <w:cnfStyle w:val="100000000000" w:firstRow="1" w:lastRow="0" w:firstColumn="0" w:lastColumn="0" w:oddVBand="0" w:evenVBand="0" w:oddHBand="0" w:evenHBand="0" w:firstRowFirstColumn="0" w:firstRowLastColumn="0" w:lastRowFirstColumn="0" w:lastRowLastColumn="0"/>
              <w:rPr>
                <w:b w:val="0"/>
                <w:color w:val="000000"/>
                <w:szCs w:val="20"/>
                <w:lang w:val="en-GB" w:eastAsia="es-ES"/>
              </w:rPr>
            </w:pPr>
            <w:r w:rsidRPr="00113957">
              <w:rPr>
                <w:b w:val="0"/>
                <w:color w:val="000000"/>
                <w:szCs w:val="20"/>
                <w:lang w:val="en-GB" w:eastAsia="es-ES"/>
              </w:rPr>
              <w:t>RMB-BCN</w:t>
            </w:r>
          </w:p>
        </w:tc>
      </w:tr>
      <w:tr w:rsidR="00482841" w:rsidRPr="00113957" w:rsidTr="00F06F24">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652" w:type="dxa"/>
            <w:tcBorders>
              <w:bottom w:val="nil"/>
            </w:tcBorders>
            <w:shd w:val="clear" w:color="auto" w:fill="auto"/>
            <w:noWrap/>
            <w:vAlign w:val="center"/>
            <w:hideMark/>
          </w:tcPr>
          <w:p w:rsidR="00482841" w:rsidRPr="00113957" w:rsidRDefault="00482841" w:rsidP="00F06F24">
            <w:pPr>
              <w:spacing w:before="20" w:after="20"/>
              <w:rPr>
                <w:b w:val="0"/>
                <w:color w:val="000000"/>
                <w:szCs w:val="20"/>
                <w:lang w:val="en-GB" w:eastAsia="es-ES"/>
              </w:rPr>
            </w:pPr>
            <w:r>
              <w:rPr>
                <w:b w:val="0"/>
                <w:color w:val="000000"/>
                <w:szCs w:val="20"/>
                <w:lang w:val="en-GB" w:eastAsia="es-ES"/>
              </w:rPr>
              <w:t>Only users of public transport</w:t>
            </w:r>
          </w:p>
        </w:tc>
        <w:tc>
          <w:tcPr>
            <w:tcW w:w="1534" w:type="dxa"/>
            <w:tcBorders>
              <w:bottom w:val="nil"/>
            </w:tcBorders>
            <w:shd w:val="clear" w:color="auto" w:fill="auto"/>
            <w:noWrap/>
            <w:vAlign w:val="center"/>
            <w:hideMark/>
          </w:tcPr>
          <w:p w:rsidR="00482841" w:rsidRPr="00113957" w:rsidRDefault="00482841" w:rsidP="00F06F24">
            <w:pPr>
              <w:spacing w:before="20" w:after="2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Pr>
                <w:color w:val="000000"/>
                <w:szCs w:val="20"/>
                <w:lang w:val="en-GB" w:eastAsia="es-ES"/>
              </w:rPr>
              <w:t>47.77%</w:t>
            </w:r>
          </w:p>
        </w:tc>
        <w:tc>
          <w:tcPr>
            <w:tcW w:w="1540" w:type="dxa"/>
            <w:tcBorders>
              <w:bottom w:val="nil"/>
            </w:tcBorders>
            <w:shd w:val="clear" w:color="auto" w:fill="auto"/>
            <w:noWrap/>
            <w:vAlign w:val="center"/>
            <w:hideMark/>
          </w:tcPr>
          <w:p w:rsidR="00482841" w:rsidRPr="00113957" w:rsidRDefault="00482841" w:rsidP="00F06F24">
            <w:pPr>
              <w:spacing w:before="20" w:after="2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Pr>
                <w:color w:val="000000"/>
                <w:szCs w:val="20"/>
                <w:lang w:val="en-GB" w:eastAsia="es-ES"/>
              </w:rPr>
              <w:t>35.33%</w:t>
            </w:r>
          </w:p>
        </w:tc>
        <w:tc>
          <w:tcPr>
            <w:tcW w:w="1402" w:type="dxa"/>
            <w:tcBorders>
              <w:bottom w:val="nil"/>
            </w:tcBorders>
            <w:shd w:val="clear" w:color="auto" w:fill="auto"/>
            <w:noWrap/>
            <w:vAlign w:val="center"/>
            <w:hideMark/>
          </w:tcPr>
          <w:p w:rsidR="00482841" w:rsidRPr="00113957" w:rsidRDefault="00482841" w:rsidP="00F06F24">
            <w:pPr>
              <w:spacing w:before="20" w:after="20"/>
              <w:cnfStyle w:val="000000100000" w:firstRow="0" w:lastRow="0" w:firstColumn="0" w:lastColumn="0" w:oddVBand="0" w:evenVBand="0" w:oddHBand="1" w:evenHBand="0" w:firstRowFirstColumn="0" w:firstRowLastColumn="0" w:lastRowFirstColumn="0" w:lastRowLastColumn="0"/>
              <w:rPr>
                <w:color w:val="000000"/>
                <w:szCs w:val="20"/>
                <w:lang w:val="en-GB" w:eastAsia="es-ES"/>
              </w:rPr>
            </w:pPr>
            <w:r>
              <w:rPr>
                <w:color w:val="000000"/>
                <w:szCs w:val="20"/>
                <w:lang w:val="en-GB" w:eastAsia="es-ES"/>
              </w:rPr>
              <w:t>26.71%</w:t>
            </w:r>
          </w:p>
        </w:tc>
      </w:tr>
      <w:tr w:rsidR="00482841" w:rsidRPr="00113957" w:rsidTr="00F06F24">
        <w:trPr>
          <w:cantSplit/>
          <w:trHeight w:val="20"/>
        </w:trPr>
        <w:tc>
          <w:tcPr>
            <w:cnfStyle w:val="001000000000" w:firstRow="0" w:lastRow="0" w:firstColumn="1" w:lastColumn="0" w:oddVBand="0" w:evenVBand="0" w:oddHBand="0" w:evenHBand="0" w:firstRowFirstColumn="0" w:firstRowLastColumn="0" w:lastRowFirstColumn="0" w:lastRowLastColumn="0"/>
            <w:tcW w:w="3652" w:type="dxa"/>
            <w:tcBorders>
              <w:top w:val="nil"/>
              <w:bottom w:val="nil"/>
            </w:tcBorders>
            <w:shd w:val="clear" w:color="auto" w:fill="auto"/>
            <w:noWrap/>
            <w:vAlign w:val="center"/>
          </w:tcPr>
          <w:p w:rsidR="00482841" w:rsidRPr="005E61F5" w:rsidRDefault="00482841" w:rsidP="00F06F24">
            <w:pPr>
              <w:spacing w:before="20" w:after="20"/>
              <w:rPr>
                <w:b w:val="0"/>
                <w:color w:val="000000"/>
                <w:szCs w:val="20"/>
                <w:lang w:val="en-US" w:eastAsia="es-ES"/>
              </w:rPr>
            </w:pPr>
            <w:r w:rsidRPr="005E61F5">
              <w:rPr>
                <w:b w:val="0"/>
                <w:color w:val="000000"/>
                <w:szCs w:val="20"/>
                <w:lang w:val="en-US" w:eastAsia="es-ES"/>
              </w:rPr>
              <w:t>Only users of private transport</w:t>
            </w:r>
          </w:p>
        </w:tc>
        <w:tc>
          <w:tcPr>
            <w:tcW w:w="1534" w:type="dxa"/>
            <w:tcBorders>
              <w:top w:val="nil"/>
              <w:bottom w:val="nil"/>
            </w:tcBorders>
            <w:shd w:val="clear" w:color="auto" w:fill="auto"/>
            <w:noWrap/>
            <w:vAlign w:val="center"/>
          </w:tcPr>
          <w:p w:rsidR="00482841" w:rsidRPr="005E61F5" w:rsidRDefault="00482841" w:rsidP="00F06F24">
            <w:pPr>
              <w:spacing w:before="20" w:after="20"/>
              <w:cnfStyle w:val="000000000000" w:firstRow="0" w:lastRow="0" w:firstColumn="0" w:lastColumn="0" w:oddVBand="0" w:evenVBand="0" w:oddHBand="0" w:evenHBand="0" w:firstRowFirstColumn="0" w:firstRowLastColumn="0" w:lastRowFirstColumn="0" w:lastRowLastColumn="0"/>
              <w:rPr>
                <w:color w:val="000000"/>
                <w:szCs w:val="20"/>
                <w:lang w:val="en-US" w:eastAsia="es-ES"/>
              </w:rPr>
            </w:pPr>
            <w:r>
              <w:rPr>
                <w:color w:val="000000"/>
                <w:szCs w:val="20"/>
                <w:lang w:val="en-US" w:eastAsia="es-ES"/>
              </w:rPr>
              <w:t>24.74%</w:t>
            </w:r>
          </w:p>
        </w:tc>
        <w:tc>
          <w:tcPr>
            <w:tcW w:w="1540" w:type="dxa"/>
            <w:tcBorders>
              <w:top w:val="nil"/>
              <w:bottom w:val="nil"/>
            </w:tcBorders>
            <w:shd w:val="clear" w:color="auto" w:fill="auto"/>
            <w:noWrap/>
            <w:vAlign w:val="center"/>
          </w:tcPr>
          <w:p w:rsidR="00482841" w:rsidRPr="005E61F5" w:rsidRDefault="00482841" w:rsidP="00F06F24">
            <w:pPr>
              <w:spacing w:before="20" w:after="20"/>
              <w:cnfStyle w:val="000000000000" w:firstRow="0" w:lastRow="0" w:firstColumn="0" w:lastColumn="0" w:oddVBand="0" w:evenVBand="0" w:oddHBand="0" w:evenHBand="0" w:firstRowFirstColumn="0" w:firstRowLastColumn="0" w:lastRowFirstColumn="0" w:lastRowLastColumn="0"/>
              <w:rPr>
                <w:color w:val="000000"/>
                <w:szCs w:val="20"/>
                <w:lang w:val="en-US" w:eastAsia="es-ES"/>
              </w:rPr>
            </w:pPr>
            <w:r>
              <w:rPr>
                <w:color w:val="000000"/>
                <w:szCs w:val="20"/>
                <w:lang w:val="en-US" w:eastAsia="es-ES"/>
              </w:rPr>
              <w:t>43.33%</w:t>
            </w:r>
          </w:p>
        </w:tc>
        <w:tc>
          <w:tcPr>
            <w:tcW w:w="1402" w:type="dxa"/>
            <w:tcBorders>
              <w:top w:val="nil"/>
              <w:bottom w:val="nil"/>
            </w:tcBorders>
            <w:shd w:val="clear" w:color="auto" w:fill="auto"/>
            <w:noWrap/>
            <w:vAlign w:val="center"/>
          </w:tcPr>
          <w:p w:rsidR="00482841" w:rsidRPr="005E61F5" w:rsidRDefault="00482841" w:rsidP="00F06F24">
            <w:pPr>
              <w:spacing w:before="20" w:after="20"/>
              <w:cnfStyle w:val="000000000000" w:firstRow="0" w:lastRow="0" w:firstColumn="0" w:lastColumn="0" w:oddVBand="0" w:evenVBand="0" w:oddHBand="0" w:evenHBand="0" w:firstRowFirstColumn="0" w:firstRowLastColumn="0" w:lastRowFirstColumn="0" w:lastRowLastColumn="0"/>
              <w:rPr>
                <w:color w:val="000000"/>
                <w:szCs w:val="20"/>
                <w:lang w:val="en-US" w:eastAsia="es-ES"/>
              </w:rPr>
            </w:pPr>
            <w:r>
              <w:rPr>
                <w:color w:val="000000"/>
                <w:szCs w:val="20"/>
                <w:lang w:val="en-US" w:eastAsia="es-ES"/>
              </w:rPr>
              <w:t>51.55%</w:t>
            </w:r>
          </w:p>
        </w:tc>
      </w:tr>
      <w:tr w:rsidR="00482841" w:rsidRPr="00113957" w:rsidTr="00F06F24">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652" w:type="dxa"/>
            <w:tcBorders>
              <w:top w:val="nil"/>
              <w:bottom w:val="single" w:sz="4" w:space="0" w:color="auto"/>
            </w:tcBorders>
            <w:shd w:val="clear" w:color="auto" w:fill="auto"/>
            <w:noWrap/>
            <w:vAlign w:val="center"/>
          </w:tcPr>
          <w:p w:rsidR="00482841" w:rsidRPr="005E61F5" w:rsidRDefault="00482841" w:rsidP="00F06F24">
            <w:pPr>
              <w:spacing w:before="20" w:after="20"/>
              <w:rPr>
                <w:b w:val="0"/>
                <w:color w:val="000000"/>
                <w:szCs w:val="20"/>
                <w:lang w:val="en-GB" w:eastAsia="es-ES"/>
              </w:rPr>
            </w:pPr>
            <w:r>
              <w:rPr>
                <w:b w:val="0"/>
                <w:color w:val="000000"/>
                <w:szCs w:val="20"/>
                <w:lang w:val="en-GB" w:eastAsia="es-ES"/>
              </w:rPr>
              <w:t>Users of public and private transport</w:t>
            </w:r>
          </w:p>
        </w:tc>
        <w:tc>
          <w:tcPr>
            <w:tcW w:w="1534" w:type="dxa"/>
            <w:tcBorders>
              <w:top w:val="nil"/>
              <w:bottom w:val="single" w:sz="4" w:space="0" w:color="auto"/>
            </w:tcBorders>
            <w:shd w:val="clear" w:color="auto" w:fill="auto"/>
            <w:noWrap/>
            <w:vAlign w:val="center"/>
          </w:tcPr>
          <w:p w:rsidR="00482841" w:rsidRPr="005E61F5" w:rsidRDefault="00482841" w:rsidP="00F06F24">
            <w:pPr>
              <w:spacing w:before="20" w:after="20"/>
              <w:cnfStyle w:val="000000100000" w:firstRow="0" w:lastRow="0" w:firstColumn="0" w:lastColumn="0" w:oddVBand="0" w:evenVBand="0" w:oddHBand="1" w:evenHBand="0" w:firstRowFirstColumn="0" w:firstRowLastColumn="0" w:lastRowFirstColumn="0" w:lastRowLastColumn="0"/>
              <w:rPr>
                <w:color w:val="000000"/>
                <w:szCs w:val="20"/>
                <w:lang w:val="en-US" w:eastAsia="es-ES"/>
              </w:rPr>
            </w:pPr>
            <w:r>
              <w:rPr>
                <w:color w:val="000000"/>
                <w:szCs w:val="20"/>
                <w:lang w:val="en-US" w:eastAsia="es-ES"/>
              </w:rPr>
              <w:t>27.49%</w:t>
            </w:r>
          </w:p>
        </w:tc>
        <w:tc>
          <w:tcPr>
            <w:tcW w:w="1540" w:type="dxa"/>
            <w:tcBorders>
              <w:top w:val="nil"/>
              <w:bottom w:val="single" w:sz="4" w:space="0" w:color="auto"/>
            </w:tcBorders>
            <w:shd w:val="clear" w:color="auto" w:fill="auto"/>
            <w:noWrap/>
            <w:vAlign w:val="center"/>
          </w:tcPr>
          <w:p w:rsidR="00482841" w:rsidRPr="005E61F5" w:rsidRDefault="00482841" w:rsidP="00F06F24">
            <w:pPr>
              <w:spacing w:before="20" w:after="20"/>
              <w:cnfStyle w:val="000000100000" w:firstRow="0" w:lastRow="0" w:firstColumn="0" w:lastColumn="0" w:oddVBand="0" w:evenVBand="0" w:oddHBand="1" w:evenHBand="0" w:firstRowFirstColumn="0" w:firstRowLastColumn="0" w:lastRowFirstColumn="0" w:lastRowLastColumn="0"/>
              <w:rPr>
                <w:color w:val="000000"/>
                <w:szCs w:val="20"/>
                <w:lang w:val="en-US" w:eastAsia="es-ES"/>
              </w:rPr>
            </w:pPr>
            <w:r>
              <w:rPr>
                <w:color w:val="000000"/>
                <w:szCs w:val="20"/>
                <w:lang w:val="en-US" w:eastAsia="es-ES"/>
              </w:rPr>
              <w:t>21.33%</w:t>
            </w:r>
          </w:p>
        </w:tc>
        <w:tc>
          <w:tcPr>
            <w:tcW w:w="1402" w:type="dxa"/>
            <w:tcBorders>
              <w:top w:val="nil"/>
              <w:bottom w:val="single" w:sz="4" w:space="0" w:color="auto"/>
            </w:tcBorders>
            <w:shd w:val="clear" w:color="auto" w:fill="auto"/>
            <w:noWrap/>
            <w:vAlign w:val="center"/>
          </w:tcPr>
          <w:p w:rsidR="00482841" w:rsidRPr="005E61F5" w:rsidRDefault="00482841" w:rsidP="00F06F24">
            <w:pPr>
              <w:spacing w:before="20" w:after="20"/>
              <w:cnfStyle w:val="000000100000" w:firstRow="0" w:lastRow="0" w:firstColumn="0" w:lastColumn="0" w:oddVBand="0" w:evenVBand="0" w:oddHBand="1" w:evenHBand="0" w:firstRowFirstColumn="0" w:firstRowLastColumn="0" w:lastRowFirstColumn="0" w:lastRowLastColumn="0"/>
              <w:rPr>
                <w:color w:val="000000"/>
                <w:szCs w:val="20"/>
                <w:lang w:val="en-US" w:eastAsia="es-ES"/>
              </w:rPr>
            </w:pPr>
            <w:r>
              <w:rPr>
                <w:color w:val="000000"/>
                <w:szCs w:val="20"/>
                <w:lang w:val="en-US" w:eastAsia="es-ES"/>
              </w:rPr>
              <w:t>21.74%</w:t>
            </w:r>
          </w:p>
        </w:tc>
      </w:tr>
    </w:tbl>
    <w:p w:rsidR="00482841" w:rsidRDefault="008B15A6" w:rsidP="008B15A6">
      <w:pPr>
        <w:pStyle w:val="Text"/>
        <w:jc w:val="center"/>
      </w:pPr>
      <w:r w:rsidRPr="004432B6">
        <w:rPr>
          <w:sz w:val="18"/>
          <w:szCs w:val="18"/>
        </w:rPr>
        <w:t xml:space="preserve">Table </w:t>
      </w:r>
      <w:r>
        <w:rPr>
          <w:sz w:val="18"/>
          <w:szCs w:val="18"/>
        </w:rPr>
        <w:t>4</w:t>
      </w:r>
      <w:r w:rsidRPr="004432B6">
        <w:rPr>
          <w:sz w:val="18"/>
          <w:szCs w:val="18"/>
        </w:rPr>
        <w:t xml:space="preserve">. </w:t>
      </w:r>
      <w:r>
        <w:rPr>
          <w:sz w:val="18"/>
          <w:szCs w:val="18"/>
        </w:rPr>
        <w:t>Daily transport by type of commuting</w:t>
      </w:r>
    </w:p>
    <w:p w:rsidR="00804C17" w:rsidRDefault="00804C17" w:rsidP="00804C17">
      <w:pPr>
        <w:pStyle w:val="Text"/>
      </w:pPr>
      <w:r>
        <w:t xml:space="preserve">Regarding the use of shared services, the </w:t>
      </w:r>
      <w:r w:rsidRPr="00D95AB4">
        <w:t>66</w:t>
      </w:r>
      <w:r>
        <w:t>.28</w:t>
      </w:r>
      <w:r w:rsidRPr="00D95AB4">
        <w:t>%</w:t>
      </w:r>
      <w:r>
        <w:t xml:space="preserve"> of interviewees had never used a vehicle sharing or a ridesharing service, the 20.1% had used only one type of these services and the remaining 13.62% had used more than one type of mobility sharing services. </w:t>
      </w:r>
      <w:r w:rsidR="00AD0F15">
        <w:t xml:space="preserve">As reflected in Figure 3, the </w:t>
      </w:r>
      <w:r>
        <w:t>most popular mobility service was bikesharing (20.6% of participants had used Bicing), followed by ridesharing (14.62% had used BlaBlaCar), carsharing (</w:t>
      </w:r>
      <w:r w:rsidR="00B1263D">
        <w:t>6</w:t>
      </w:r>
      <w:r>
        <w:t>,48% had used Avancar and</w:t>
      </w:r>
      <w:r w:rsidR="00B1263D">
        <w:t xml:space="preserve"> 1.83%</w:t>
      </w:r>
      <w:r>
        <w:t xml:space="preserve"> SocialCar) and motosharing (</w:t>
      </w:r>
      <w:r w:rsidR="00620589">
        <w:t>2.49% had used eCooltra, 0.83% had used Yugo and 0,50% had used Motit</w:t>
      </w:r>
      <w:r>
        <w:t xml:space="preserve">) - notice that these results </w:t>
      </w:r>
      <w:r w:rsidR="00AD0F15">
        <w:t xml:space="preserve">were </w:t>
      </w:r>
      <w:r>
        <w:t xml:space="preserve">from a multiple choice question -. Among users of mobility sharing services, no difference was observed </w:t>
      </w:r>
      <w:r w:rsidRPr="00D17A58">
        <w:t>from a gender perspective</w:t>
      </w:r>
      <w:r>
        <w:t>, but it was noticeable the difference of behaviours between generations. Only the 19% of participants between 46 and 55</w:t>
      </w:r>
      <w:r w:rsidRPr="00BC4836">
        <w:t xml:space="preserve"> </w:t>
      </w:r>
      <w:r>
        <w:t xml:space="preserve">years old had used this type of services, whilst the 38% of participants aged 30-45 and the 44% of participants aged 18-29 had used them (Table 2). The most valued aspect by respondents of mobility services was that these services are cost-saving, and the least value aspect was the limited availability. </w:t>
      </w:r>
    </w:p>
    <w:p w:rsidR="00804C17" w:rsidRDefault="00D30BAB" w:rsidP="00F06F24">
      <w:pPr>
        <w:pStyle w:val="Text"/>
        <w:spacing w:before="240" w:after="0"/>
      </w:pPr>
      <w:r>
        <w:rPr>
          <w:noProof/>
          <w:lang w:val="es-ES" w:eastAsia="es-ES"/>
        </w:rPr>
        <w:drawing>
          <wp:inline distT="0" distB="0" distL="0" distR="0">
            <wp:extent cx="5274000" cy="2516429"/>
            <wp:effectExtent l="0" t="0" r="22225" b="1778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26926" w:rsidRDefault="00326926" w:rsidP="00F06F24">
      <w:pPr>
        <w:pStyle w:val="Text"/>
        <w:spacing w:after="0"/>
        <w:jc w:val="center"/>
      </w:pPr>
      <w:r>
        <w:rPr>
          <w:sz w:val="18"/>
          <w:szCs w:val="18"/>
        </w:rPr>
        <w:t>Figure 3. Responses to “Which of the following services have you used at least once?”</w:t>
      </w:r>
    </w:p>
    <w:p w:rsidR="00883339" w:rsidRDefault="008E0482" w:rsidP="00C25EBF">
      <w:pPr>
        <w:pStyle w:val="Text"/>
        <w:spacing w:before="240"/>
      </w:pPr>
      <w:r>
        <w:t xml:space="preserve">Considering the results presented in this section, it can be assumed that the mobility behaviour of the population changes </w:t>
      </w:r>
      <w:r w:rsidR="00BF7602">
        <w:t>according to</w:t>
      </w:r>
      <w:r>
        <w:t xml:space="preserve"> the age, gender, type of commuting</w:t>
      </w:r>
      <w:r w:rsidR="00001DBE">
        <w:t xml:space="preserve"> </w:t>
      </w:r>
      <w:r>
        <w:t>and employment situation.</w:t>
      </w:r>
      <w:r w:rsidR="007D6C6C">
        <w:t xml:space="preserve"> T</w:t>
      </w:r>
      <w:r w:rsidR="00BF7602">
        <w:t xml:space="preserve">he youngest </w:t>
      </w:r>
      <w:r w:rsidR="007336BD">
        <w:t>population</w:t>
      </w:r>
      <w:r w:rsidR="00BF7602">
        <w:t xml:space="preserve"> stood out</w:t>
      </w:r>
      <w:r w:rsidR="00BD1E86">
        <w:t xml:space="preserve"> </w:t>
      </w:r>
      <w:r w:rsidR="007A4A5F">
        <w:t>for</w:t>
      </w:r>
      <w:r w:rsidR="00BD1E86">
        <w:t xml:space="preserve"> their use of public transportation, use of shared services</w:t>
      </w:r>
      <w:r>
        <w:t xml:space="preserve"> </w:t>
      </w:r>
      <w:r w:rsidR="00BD1E86">
        <w:t xml:space="preserve">and being </w:t>
      </w:r>
      <w:r w:rsidR="00BD1E86">
        <w:lastRenderedPageBreak/>
        <w:t>more multimodal, featuring a similar behaviour as</w:t>
      </w:r>
      <w:r w:rsidR="005E7F90">
        <w:t xml:space="preserve"> students</w:t>
      </w:r>
      <w:r w:rsidR="007D6C6C">
        <w:t xml:space="preserve">. However, </w:t>
      </w:r>
      <w:r w:rsidR="00BE0883">
        <w:t xml:space="preserve">the </w:t>
      </w:r>
      <w:r w:rsidR="004544A9">
        <w:t>94.</w:t>
      </w:r>
      <w:r w:rsidR="005A7A3C">
        <w:t xml:space="preserve">62% of surveyed students </w:t>
      </w:r>
      <w:r w:rsidR="007D6C6C">
        <w:t xml:space="preserve">aged 18-29. </w:t>
      </w:r>
      <w:r w:rsidR="009F48A2">
        <w:t xml:space="preserve">Between genders, </w:t>
      </w:r>
      <w:r w:rsidR="00DE7CE3">
        <w:t>women</w:t>
      </w:r>
      <w:r w:rsidR="009F48A2">
        <w:t xml:space="preserve"> travel</w:t>
      </w:r>
      <w:r w:rsidR="00815FEF">
        <w:t>led</w:t>
      </w:r>
      <w:r w:rsidR="009F48A2">
        <w:t xml:space="preserve"> more by public transport</w:t>
      </w:r>
      <w:r w:rsidR="00FE2FA3">
        <w:t xml:space="preserve"> than by car, </w:t>
      </w:r>
      <w:r w:rsidR="009F48A2">
        <w:t xml:space="preserve">whereas men </w:t>
      </w:r>
      <w:r w:rsidR="00815FEF">
        <w:t>us</w:t>
      </w:r>
      <w:r w:rsidR="00D716D9">
        <w:t>ed more the</w:t>
      </w:r>
      <w:r w:rsidR="009F48A2">
        <w:t xml:space="preserve"> car</w:t>
      </w:r>
      <w:r w:rsidR="00883339">
        <w:t>,</w:t>
      </w:r>
      <w:r w:rsidR="00D716D9">
        <w:t xml:space="preserve"> with the exception of commuters within the city. </w:t>
      </w:r>
      <w:r w:rsidR="009F48A2">
        <w:t xml:space="preserve"> </w:t>
      </w:r>
    </w:p>
    <w:p w:rsidR="00700FD4" w:rsidRPr="00700FD4" w:rsidRDefault="00DF6F3A" w:rsidP="002E63CB">
      <w:pPr>
        <w:pStyle w:val="Text"/>
        <w:spacing w:before="240"/>
      </w:pPr>
      <w:r>
        <w:t>W</w:t>
      </w:r>
      <w:r w:rsidR="00883339">
        <w:t xml:space="preserve">hat will happen in the next years with the emergence of new forms of mobility? </w:t>
      </w:r>
      <w:r w:rsidR="00C13FB3">
        <w:t xml:space="preserve">Will </w:t>
      </w:r>
      <w:r w:rsidR="001A757A">
        <w:t>citizens</w:t>
      </w:r>
      <w:r>
        <w:t xml:space="preserve"> change their</w:t>
      </w:r>
      <w:r w:rsidR="00C13FB3">
        <w:t xml:space="preserve"> mobility</w:t>
      </w:r>
      <w:r w:rsidR="001A757A">
        <w:t xml:space="preserve"> patterns</w:t>
      </w:r>
      <w:r w:rsidR="00C13FB3">
        <w:t>?</w:t>
      </w:r>
      <w:r w:rsidR="005D5AD2">
        <w:t xml:space="preserve"> It is probably too early to </w:t>
      </w:r>
      <w:r>
        <w:t xml:space="preserve">foresee </w:t>
      </w:r>
      <w:r w:rsidR="005D5AD2">
        <w:t>it</w:t>
      </w:r>
      <w:r w:rsidR="001A757A">
        <w:t xml:space="preserve">, </w:t>
      </w:r>
      <w:r w:rsidR="00D30F42">
        <w:t>though</w:t>
      </w:r>
      <w:r w:rsidR="001A757A">
        <w:t xml:space="preserve"> </w:t>
      </w:r>
      <w:r w:rsidR="00BF3C78">
        <w:t xml:space="preserve">it is important to understand citizens’ </w:t>
      </w:r>
      <w:r w:rsidR="001A757A">
        <w:t xml:space="preserve">intention </w:t>
      </w:r>
      <w:r w:rsidR="00BF3C78">
        <w:t xml:space="preserve">to </w:t>
      </w:r>
      <w:r w:rsidR="001A757A">
        <w:t xml:space="preserve">use </w:t>
      </w:r>
      <w:r w:rsidR="00BF3C78">
        <w:t xml:space="preserve">these </w:t>
      </w:r>
      <w:r w:rsidR="001A757A">
        <w:t>new mobility services in</w:t>
      </w:r>
      <w:r w:rsidR="00BF3C78">
        <w:t xml:space="preserve"> order to</w:t>
      </w:r>
      <w:r w:rsidR="001A757A">
        <w:t xml:space="preserve"> </w:t>
      </w:r>
      <w:r w:rsidR="002E63CB">
        <w:t>design their business models</w:t>
      </w:r>
      <w:r w:rsidR="00D30F42">
        <w:t>.</w:t>
      </w:r>
    </w:p>
    <w:p w:rsidR="009569CC" w:rsidRDefault="009569CC" w:rsidP="009569CC">
      <w:pPr>
        <w:pStyle w:val="Ttulo2"/>
        <w:numPr>
          <w:ilvl w:val="1"/>
          <w:numId w:val="1"/>
        </w:numPr>
        <w:ind w:left="0" w:hanging="567"/>
      </w:pPr>
      <w:r>
        <w:t>Intended use of shared mobility services</w:t>
      </w:r>
    </w:p>
    <w:p w:rsidR="00CB2CCD" w:rsidRDefault="00E80452" w:rsidP="005C209E">
      <w:pPr>
        <w:pStyle w:val="Text"/>
      </w:pPr>
      <w:r>
        <w:t xml:space="preserve">Figure 4 provides the histogram of the intention of use of the different shared mobility services considered in the survey. </w:t>
      </w:r>
      <w:r w:rsidR="00671F46">
        <w:t xml:space="preserve">Interviewees expressed their intention of use of the services </w:t>
      </w:r>
      <w:r w:rsidR="00EA6FE9">
        <w:t>on a</w:t>
      </w:r>
      <w:r w:rsidR="008B1EEE">
        <w:t> 7-likert scale</w:t>
      </w:r>
      <w:r w:rsidR="00FA127F">
        <w:t xml:space="preserve"> (Table 5)</w:t>
      </w:r>
      <w:r w:rsidR="008B1EEE">
        <w:t>.</w:t>
      </w:r>
      <w:r w:rsidR="00CB2CCD">
        <w:t xml:space="preserve"> The histogram reflects</w:t>
      </w:r>
      <w:r w:rsidR="00926B8F">
        <w:t xml:space="preserve"> that the</w:t>
      </w:r>
      <w:r w:rsidR="00CB2CCD">
        <w:t xml:space="preserve"> highe</w:t>
      </w:r>
      <w:r w:rsidR="00926B8F">
        <w:t>st</w:t>
      </w:r>
      <w:r w:rsidR="00CB2CCD">
        <w:t xml:space="preserve"> intention of use</w:t>
      </w:r>
      <w:r w:rsidR="006A2993">
        <w:t xml:space="preserve"> (sum total of answers 5 to 7)</w:t>
      </w:r>
      <w:r w:rsidR="00926B8F">
        <w:t xml:space="preserve"> is towards carsharing B2C, followed by singular ride-hailing, ridesharing, s</w:t>
      </w:r>
      <w:r w:rsidR="00CB2CCD">
        <w:t>hared ride-hailing and carsharing P2P</w:t>
      </w:r>
      <w:r w:rsidR="00926B8F">
        <w:t>.</w:t>
      </w:r>
    </w:p>
    <w:tbl>
      <w:tblPr>
        <w:tblStyle w:val="Sombreadoclaro"/>
        <w:tblW w:w="0" w:type="auto"/>
        <w:tblLook w:val="04A0" w:firstRow="1" w:lastRow="0" w:firstColumn="1" w:lastColumn="0" w:noHBand="0" w:noVBand="1"/>
      </w:tblPr>
      <w:tblGrid>
        <w:gridCol w:w="1207"/>
        <w:gridCol w:w="1207"/>
        <w:gridCol w:w="1207"/>
        <w:gridCol w:w="1207"/>
        <w:gridCol w:w="1208"/>
        <w:gridCol w:w="1208"/>
        <w:gridCol w:w="1208"/>
      </w:tblGrid>
      <w:tr w:rsidR="006A1BAF" w:rsidRPr="006A1BAF" w:rsidTr="006A1B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7" w:type="dxa"/>
            <w:shd w:val="clear" w:color="auto" w:fill="auto"/>
            <w:vAlign w:val="center"/>
          </w:tcPr>
          <w:p w:rsidR="006A1BAF" w:rsidRPr="006A1BAF" w:rsidRDefault="006A1BAF" w:rsidP="006A1BAF">
            <w:pPr>
              <w:spacing w:before="40" w:after="40"/>
              <w:rPr>
                <w:b w:val="0"/>
                <w:szCs w:val="20"/>
                <w:lang w:val="en-US"/>
              </w:rPr>
            </w:pPr>
            <w:r w:rsidRPr="006A1BAF">
              <w:rPr>
                <w:b w:val="0"/>
                <w:szCs w:val="20"/>
                <w:lang w:val="en-US"/>
              </w:rPr>
              <w:t>Will definitely not use it</w:t>
            </w:r>
          </w:p>
        </w:tc>
        <w:tc>
          <w:tcPr>
            <w:tcW w:w="1207" w:type="dxa"/>
            <w:shd w:val="clear" w:color="auto" w:fill="auto"/>
            <w:vAlign w:val="center"/>
          </w:tcPr>
          <w:p w:rsidR="006A1BAF" w:rsidRPr="006A1BAF" w:rsidRDefault="006A1BAF" w:rsidP="006A1BAF">
            <w:pPr>
              <w:spacing w:before="40" w:after="40"/>
              <w:cnfStyle w:val="100000000000" w:firstRow="1" w:lastRow="0" w:firstColumn="0" w:lastColumn="0" w:oddVBand="0" w:evenVBand="0" w:oddHBand="0" w:evenHBand="0" w:firstRowFirstColumn="0" w:firstRowLastColumn="0" w:lastRowFirstColumn="0" w:lastRowLastColumn="0"/>
              <w:rPr>
                <w:b w:val="0"/>
                <w:szCs w:val="20"/>
                <w:lang w:val="en-US"/>
              </w:rPr>
            </w:pPr>
            <w:r w:rsidRPr="006A1BAF">
              <w:rPr>
                <w:b w:val="0"/>
                <w:szCs w:val="20"/>
                <w:lang w:val="en-US"/>
              </w:rPr>
              <w:t>Will probably not use it</w:t>
            </w:r>
          </w:p>
        </w:tc>
        <w:tc>
          <w:tcPr>
            <w:tcW w:w="1207" w:type="dxa"/>
            <w:shd w:val="clear" w:color="auto" w:fill="auto"/>
            <w:vAlign w:val="center"/>
          </w:tcPr>
          <w:p w:rsidR="006A1BAF" w:rsidRPr="006A1BAF" w:rsidRDefault="006A1BAF" w:rsidP="006A1BAF">
            <w:pPr>
              <w:spacing w:before="40" w:after="40"/>
              <w:cnfStyle w:val="100000000000" w:firstRow="1" w:lastRow="0" w:firstColumn="0" w:lastColumn="0" w:oddVBand="0" w:evenVBand="0" w:oddHBand="0" w:evenHBand="0" w:firstRowFirstColumn="0" w:firstRowLastColumn="0" w:lastRowFirstColumn="0" w:lastRowLastColumn="0"/>
              <w:rPr>
                <w:b w:val="0"/>
                <w:szCs w:val="20"/>
                <w:lang w:val="en-US"/>
              </w:rPr>
            </w:pPr>
            <w:r w:rsidRPr="006A1BAF">
              <w:rPr>
                <w:b w:val="0"/>
                <w:szCs w:val="20"/>
                <w:lang w:val="en-US"/>
              </w:rPr>
              <w:t>Will maybe not use it</w:t>
            </w:r>
          </w:p>
        </w:tc>
        <w:tc>
          <w:tcPr>
            <w:tcW w:w="1207" w:type="dxa"/>
            <w:shd w:val="clear" w:color="auto" w:fill="auto"/>
            <w:vAlign w:val="center"/>
          </w:tcPr>
          <w:p w:rsidR="006A1BAF" w:rsidRPr="006A1BAF" w:rsidRDefault="006A1BAF" w:rsidP="006A1BAF">
            <w:pPr>
              <w:spacing w:before="40" w:after="40"/>
              <w:cnfStyle w:val="100000000000" w:firstRow="1" w:lastRow="0" w:firstColumn="0" w:lastColumn="0" w:oddVBand="0" w:evenVBand="0" w:oddHBand="0" w:evenHBand="0" w:firstRowFirstColumn="0" w:firstRowLastColumn="0" w:lastRowFirstColumn="0" w:lastRowLastColumn="0"/>
              <w:rPr>
                <w:b w:val="0"/>
                <w:szCs w:val="20"/>
                <w:lang w:val="en-US"/>
              </w:rPr>
            </w:pPr>
            <w:r w:rsidRPr="006A1BAF">
              <w:rPr>
                <w:b w:val="0"/>
                <w:szCs w:val="20"/>
                <w:lang w:val="en-US"/>
              </w:rPr>
              <w:t xml:space="preserve">Indifferent </w:t>
            </w:r>
          </w:p>
        </w:tc>
        <w:tc>
          <w:tcPr>
            <w:tcW w:w="1208" w:type="dxa"/>
            <w:shd w:val="clear" w:color="auto" w:fill="auto"/>
            <w:vAlign w:val="center"/>
          </w:tcPr>
          <w:p w:rsidR="006A1BAF" w:rsidRPr="006A1BAF" w:rsidRDefault="006A1BAF" w:rsidP="006A1BAF">
            <w:pPr>
              <w:spacing w:before="40" w:after="40"/>
              <w:cnfStyle w:val="100000000000" w:firstRow="1" w:lastRow="0" w:firstColumn="0" w:lastColumn="0" w:oddVBand="0" w:evenVBand="0" w:oddHBand="0" w:evenHBand="0" w:firstRowFirstColumn="0" w:firstRowLastColumn="0" w:lastRowFirstColumn="0" w:lastRowLastColumn="0"/>
              <w:rPr>
                <w:b w:val="0"/>
                <w:szCs w:val="20"/>
                <w:lang w:val="en-US"/>
              </w:rPr>
            </w:pPr>
            <w:r w:rsidRPr="006A1BAF">
              <w:rPr>
                <w:b w:val="0"/>
                <w:szCs w:val="20"/>
                <w:lang w:val="en-US"/>
              </w:rPr>
              <w:t>Will maybe use it</w:t>
            </w:r>
          </w:p>
        </w:tc>
        <w:tc>
          <w:tcPr>
            <w:tcW w:w="1208" w:type="dxa"/>
            <w:shd w:val="clear" w:color="auto" w:fill="auto"/>
            <w:vAlign w:val="center"/>
          </w:tcPr>
          <w:p w:rsidR="006A1BAF" w:rsidRPr="006A1BAF" w:rsidRDefault="006A1BAF" w:rsidP="006A1BAF">
            <w:pPr>
              <w:spacing w:before="40" w:after="40"/>
              <w:cnfStyle w:val="100000000000" w:firstRow="1" w:lastRow="0" w:firstColumn="0" w:lastColumn="0" w:oddVBand="0" w:evenVBand="0" w:oddHBand="0" w:evenHBand="0" w:firstRowFirstColumn="0" w:firstRowLastColumn="0" w:lastRowFirstColumn="0" w:lastRowLastColumn="0"/>
              <w:rPr>
                <w:b w:val="0"/>
                <w:szCs w:val="20"/>
                <w:lang w:val="en-US"/>
              </w:rPr>
            </w:pPr>
            <w:r w:rsidRPr="006A1BAF">
              <w:rPr>
                <w:b w:val="0"/>
                <w:szCs w:val="20"/>
                <w:lang w:val="en-US"/>
              </w:rPr>
              <w:t>Will probably use it</w:t>
            </w:r>
          </w:p>
        </w:tc>
        <w:tc>
          <w:tcPr>
            <w:tcW w:w="1208" w:type="dxa"/>
            <w:shd w:val="clear" w:color="auto" w:fill="auto"/>
            <w:vAlign w:val="center"/>
          </w:tcPr>
          <w:p w:rsidR="006A1BAF" w:rsidRPr="006A1BAF" w:rsidRDefault="006A1BAF" w:rsidP="006A1BAF">
            <w:pPr>
              <w:spacing w:before="40" w:after="40"/>
              <w:cnfStyle w:val="100000000000" w:firstRow="1" w:lastRow="0" w:firstColumn="0" w:lastColumn="0" w:oddVBand="0" w:evenVBand="0" w:oddHBand="0" w:evenHBand="0" w:firstRowFirstColumn="0" w:firstRowLastColumn="0" w:lastRowFirstColumn="0" w:lastRowLastColumn="0"/>
              <w:rPr>
                <w:b w:val="0"/>
                <w:szCs w:val="20"/>
                <w:lang w:val="en-US"/>
              </w:rPr>
            </w:pPr>
            <w:r w:rsidRPr="006A1BAF">
              <w:rPr>
                <w:b w:val="0"/>
                <w:szCs w:val="20"/>
                <w:lang w:val="en-US"/>
              </w:rPr>
              <w:t>Will definitely use it</w:t>
            </w:r>
          </w:p>
        </w:tc>
      </w:tr>
      <w:tr w:rsidR="006A1BAF" w:rsidRPr="006A1BAF" w:rsidTr="006A1B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7" w:type="dxa"/>
            <w:shd w:val="clear" w:color="auto" w:fill="auto"/>
            <w:vAlign w:val="center"/>
          </w:tcPr>
          <w:p w:rsidR="006A1BAF" w:rsidRPr="006A1BAF" w:rsidRDefault="006A1BAF" w:rsidP="006A1BAF">
            <w:pPr>
              <w:spacing w:before="40" w:after="40"/>
              <w:rPr>
                <w:b w:val="0"/>
                <w:szCs w:val="20"/>
              </w:rPr>
            </w:pPr>
            <w:r>
              <w:rPr>
                <w:b w:val="0"/>
                <w:szCs w:val="20"/>
              </w:rPr>
              <w:t>1</w:t>
            </w:r>
          </w:p>
        </w:tc>
        <w:tc>
          <w:tcPr>
            <w:tcW w:w="1207" w:type="dxa"/>
            <w:shd w:val="clear" w:color="auto" w:fill="auto"/>
            <w:vAlign w:val="center"/>
          </w:tcPr>
          <w:p w:rsidR="006A1BAF" w:rsidRPr="006A1BAF" w:rsidRDefault="006A1BAF" w:rsidP="006A1BAF">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2</w:t>
            </w:r>
          </w:p>
        </w:tc>
        <w:tc>
          <w:tcPr>
            <w:tcW w:w="1207" w:type="dxa"/>
            <w:shd w:val="clear" w:color="auto" w:fill="auto"/>
            <w:vAlign w:val="center"/>
          </w:tcPr>
          <w:p w:rsidR="006A1BAF" w:rsidRPr="006A1BAF" w:rsidRDefault="006A1BAF" w:rsidP="006A1BAF">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3</w:t>
            </w:r>
          </w:p>
        </w:tc>
        <w:tc>
          <w:tcPr>
            <w:tcW w:w="1207" w:type="dxa"/>
            <w:shd w:val="clear" w:color="auto" w:fill="auto"/>
            <w:vAlign w:val="center"/>
          </w:tcPr>
          <w:p w:rsidR="006A1BAF" w:rsidRPr="006A1BAF" w:rsidRDefault="006A1BAF" w:rsidP="006A1BAF">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4</w:t>
            </w:r>
          </w:p>
        </w:tc>
        <w:tc>
          <w:tcPr>
            <w:tcW w:w="1208" w:type="dxa"/>
            <w:shd w:val="clear" w:color="auto" w:fill="auto"/>
            <w:vAlign w:val="center"/>
          </w:tcPr>
          <w:p w:rsidR="006A1BAF" w:rsidRPr="006A1BAF" w:rsidRDefault="006A1BAF" w:rsidP="006A1BAF">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5</w:t>
            </w:r>
          </w:p>
        </w:tc>
        <w:tc>
          <w:tcPr>
            <w:tcW w:w="1208" w:type="dxa"/>
            <w:shd w:val="clear" w:color="auto" w:fill="auto"/>
            <w:vAlign w:val="center"/>
          </w:tcPr>
          <w:p w:rsidR="006A1BAF" w:rsidRPr="006A1BAF" w:rsidRDefault="006A1BAF" w:rsidP="006A1BAF">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6</w:t>
            </w:r>
          </w:p>
        </w:tc>
        <w:tc>
          <w:tcPr>
            <w:tcW w:w="1208" w:type="dxa"/>
            <w:shd w:val="clear" w:color="auto" w:fill="auto"/>
            <w:vAlign w:val="center"/>
          </w:tcPr>
          <w:p w:rsidR="006A1BAF" w:rsidRPr="006A1BAF" w:rsidRDefault="006A1BAF" w:rsidP="006A1BAF">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7</w:t>
            </w:r>
          </w:p>
        </w:tc>
      </w:tr>
    </w:tbl>
    <w:p w:rsidR="00F715CC" w:rsidRDefault="008B15A6" w:rsidP="00F715CC">
      <w:pPr>
        <w:spacing w:after="240"/>
        <w:jc w:val="center"/>
        <w:rPr>
          <w:sz w:val="18"/>
          <w:szCs w:val="18"/>
        </w:rPr>
      </w:pPr>
      <w:r w:rsidRPr="00795979">
        <w:rPr>
          <w:sz w:val="18"/>
          <w:szCs w:val="18"/>
        </w:rPr>
        <w:t xml:space="preserve">Table </w:t>
      </w:r>
      <w:r>
        <w:rPr>
          <w:sz w:val="18"/>
          <w:szCs w:val="18"/>
        </w:rPr>
        <w:t>5</w:t>
      </w:r>
      <w:r w:rsidRPr="00795979">
        <w:rPr>
          <w:sz w:val="18"/>
          <w:szCs w:val="18"/>
        </w:rPr>
        <w:t xml:space="preserve">. </w:t>
      </w:r>
      <w:r>
        <w:rPr>
          <w:sz w:val="18"/>
          <w:szCs w:val="18"/>
        </w:rPr>
        <w:t>Rating scale of the services</w:t>
      </w:r>
    </w:p>
    <w:p w:rsidR="00F715CC" w:rsidRDefault="00FA127F" w:rsidP="00F715CC">
      <w:pPr>
        <w:jc w:val="center"/>
        <w:rPr>
          <w:sz w:val="18"/>
          <w:szCs w:val="18"/>
        </w:rPr>
      </w:pPr>
      <w:r>
        <w:rPr>
          <w:noProof/>
          <w:lang w:val="es-ES" w:eastAsia="es-ES"/>
        </w:rPr>
        <w:drawing>
          <wp:inline distT="0" distB="0" distL="0" distR="0" wp14:anchorId="261F3FFC" wp14:editId="17E674DA">
            <wp:extent cx="5003321" cy="333534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2140" cy="3334560"/>
                    </a:xfrm>
                    <a:prstGeom prst="rect">
                      <a:avLst/>
                    </a:prstGeom>
                    <a:noFill/>
                    <a:ln>
                      <a:noFill/>
                    </a:ln>
                  </pic:spPr>
                </pic:pic>
              </a:graphicData>
            </a:graphic>
          </wp:inline>
        </w:drawing>
      </w:r>
    </w:p>
    <w:p w:rsidR="00FA127F" w:rsidRDefault="00FA127F" w:rsidP="00F715CC">
      <w:pPr>
        <w:spacing w:before="40"/>
        <w:jc w:val="center"/>
      </w:pPr>
      <w:r>
        <w:rPr>
          <w:sz w:val="18"/>
          <w:szCs w:val="18"/>
        </w:rPr>
        <w:t>Figure 4. Responses to “If this services were available, to what extent would you be willing to use them?”</w:t>
      </w:r>
    </w:p>
    <w:p w:rsidR="000D1FDA" w:rsidRDefault="004F1386" w:rsidP="00042576">
      <w:pPr>
        <w:pStyle w:val="Text"/>
      </w:pPr>
      <w:r>
        <w:lastRenderedPageBreak/>
        <w:t>In statistics, t</w:t>
      </w:r>
      <w:r w:rsidR="00F41AD1">
        <w:t xml:space="preserve">he medians obtained in all cases (general analysis, study by gender, age, previous experience and commuting locations) are similar enough to their related means, thus indicating that the data analysed has a symmetric distribution </w:t>
      </w:r>
      <w:r w:rsidR="00133459">
        <w:t>with respect</w:t>
      </w:r>
      <w:r w:rsidR="00F41AD1">
        <w:t xml:space="preserve"> to the arithmetic mean.</w:t>
      </w:r>
      <w:r w:rsidR="00C37EC2">
        <w:t xml:space="preserve"> </w:t>
      </w:r>
      <w:r w:rsidR="007E2D4A">
        <w:t xml:space="preserve">The </w:t>
      </w:r>
      <w:r w:rsidR="00E65A85">
        <w:t>highest</w:t>
      </w:r>
      <w:r w:rsidR="00BF22C5">
        <w:t xml:space="preserve"> </w:t>
      </w:r>
      <w:r w:rsidR="00C37EC2">
        <w:t xml:space="preserve">median </w:t>
      </w:r>
      <w:r w:rsidR="00B36A79">
        <w:t>achieved wa</w:t>
      </w:r>
      <w:r w:rsidR="00E65A85">
        <w:t>s for the carsharing B2C</w:t>
      </w:r>
      <w:r w:rsidR="00C37EC2">
        <w:t xml:space="preserve"> and singular ride-hailing</w:t>
      </w:r>
      <w:r w:rsidR="00E65A85">
        <w:t xml:space="preserve"> (4)</w:t>
      </w:r>
      <w:r w:rsidR="00EC1345">
        <w:t>,</w:t>
      </w:r>
      <w:r w:rsidR="006E038C">
        <w:t xml:space="preserve"> which indicates a positive mind-set towards the use of it</w:t>
      </w:r>
      <w:r w:rsidR="009B4E14">
        <w:t>, whereas</w:t>
      </w:r>
      <w:r w:rsidR="00C37EC2">
        <w:t xml:space="preserve"> </w:t>
      </w:r>
      <w:r w:rsidR="009B4E14">
        <w:t>t</w:t>
      </w:r>
      <w:r w:rsidR="00C37EC2">
        <w:t xml:space="preserve">he other services obtained a median of 3. </w:t>
      </w:r>
      <w:r w:rsidR="009B4E14">
        <w:t>These r</w:t>
      </w:r>
      <w:r w:rsidR="0033469B">
        <w:t>esults</w:t>
      </w:r>
      <w:r w:rsidR="009B4E14">
        <w:t xml:space="preserve"> were</w:t>
      </w:r>
      <w:r w:rsidR="0033469B">
        <w:t xml:space="preserve"> common to all age groups and genders.</w:t>
      </w:r>
      <w:r w:rsidR="00C80C72">
        <w:t xml:space="preserve"> </w:t>
      </w:r>
      <w:r w:rsidR="00C37F02">
        <w:t>As evidenced</w:t>
      </w:r>
      <w:r w:rsidR="00C80C72">
        <w:t xml:space="preserve">, </w:t>
      </w:r>
      <w:r w:rsidR="00612FC7">
        <w:t>the me</w:t>
      </w:r>
      <w:r w:rsidR="00C37F02">
        <w:t>di</w:t>
      </w:r>
      <w:r w:rsidR="00612FC7">
        <w:t xml:space="preserve">ans obtained </w:t>
      </w:r>
      <w:r w:rsidR="00133459">
        <w:t xml:space="preserve">revealed </w:t>
      </w:r>
      <w:r w:rsidR="00CC6ACA">
        <w:t xml:space="preserve">a predominant attitude </w:t>
      </w:r>
      <w:r w:rsidR="005907C7">
        <w:t xml:space="preserve">of uncertainty, possibly associated </w:t>
      </w:r>
      <w:r w:rsidR="00133459">
        <w:t xml:space="preserve">with </w:t>
      </w:r>
      <w:r w:rsidR="005907C7">
        <w:t xml:space="preserve">the lack of knowledge or </w:t>
      </w:r>
      <w:r w:rsidR="00133459">
        <w:t>user experience</w:t>
      </w:r>
      <w:r w:rsidR="005907C7">
        <w:t xml:space="preserve">. In fact, </w:t>
      </w:r>
      <w:r w:rsidR="0053701E">
        <w:t xml:space="preserve">respondents </w:t>
      </w:r>
      <w:r w:rsidR="00F56A66">
        <w:t xml:space="preserve">with a previous experience </w:t>
      </w:r>
      <w:r w:rsidR="00133459">
        <w:t xml:space="preserve">in </w:t>
      </w:r>
      <w:r w:rsidR="0053701E">
        <w:t>a</w:t>
      </w:r>
      <w:r w:rsidR="00F56A66">
        <w:t>ny</w:t>
      </w:r>
      <w:r w:rsidR="0053701E">
        <w:t xml:space="preserve"> shared mobility service </w:t>
      </w:r>
      <w:r w:rsidR="00425BBC">
        <w:t xml:space="preserve">reflected </w:t>
      </w:r>
      <w:r w:rsidR="000D1FDA">
        <w:t xml:space="preserve">a greater willingness to use them than </w:t>
      </w:r>
      <w:r w:rsidR="00133459">
        <w:t xml:space="preserve">inexperienced </w:t>
      </w:r>
      <w:r w:rsidR="000D1FDA">
        <w:t>respondents</w:t>
      </w:r>
      <w:r w:rsidR="00133459">
        <w:t xml:space="preserve">. </w:t>
      </w:r>
      <w:r w:rsidR="009B25DF">
        <w:t>T</w:t>
      </w:r>
      <w:r w:rsidR="0024798D">
        <w:t>he analysis of the mode</w:t>
      </w:r>
      <w:r w:rsidR="009B25DF">
        <w:t xml:space="preserve"> provides</w:t>
      </w:r>
      <w:r w:rsidR="0024798D">
        <w:t>,</w:t>
      </w:r>
      <w:r w:rsidR="009B25DF">
        <w:t xml:space="preserve"> on one hand,</w:t>
      </w:r>
      <w:r w:rsidR="0024798D">
        <w:t xml:space="preserve"> </w:t>
      </w:r>
      <w:r w:rsidR="009B25DF">
        <w:t xml:space="preserve">the </w:t>
      </w:r>
      <w:r w:rsidR="0079655E">
        <w:t>outcome</w:t>
      </w:r>
      <w:r w:rsidR="009B25DF">
        <w:t xml:space="preserve"> of “will definitely not use it” as</w:t>
      </w:r>
      <w:r w:rsidR="0024798D">
        <w:t xml:space="preserve"> </w:t>
      </w:r>
      <w:r w:rsidR="00C1311B">
        <w:t xml:space="preserve">the most common intention of use of the different services by previous non-users, </w:t>
      </w:r>
      <w:r w:rsidR="0024798D">
        <w:t>w</w:t>
      </w:r>
      <w:r w:rsidR="00D35558">
        <w:t>ith the exception of carsharing B2C,</w:t>
      </w:r>
      <w:r w:rsidR="00C1311B">
        <w:t xml:space="preserve"> </w:t>
      </w:r>
      <w:r w:rsidR="009B25DF">
        <w:t xml:space="preserve">which </w:t>
      </w:r>
      <w:r w:rsidR="00B060DA">
        <w:t xml:space="preserve">achieved the result of indifference. </w:t>
      </w:r>
      <w:r w:rsidR="009B25DF">
        <w:t>On the other hand</w:t>
      </w:r>
      <w:r w:rsidR="00161CF2">
        <w:t>, pr</w:t>
      </w:r>
      <w:r w:rsidR="00B060DA">
        <w:t xml:space="preserve">evious users of shared services </w:t>
      </w:r>
      <w:r w:rsidR="009B25DF">
        <w:t xml:space="preserve">presented </w:t>
      </w:r>
      <w:r w:rsidR="00B060DA">
        <w:t xml:space="preserve">indifferences to most of the services except for the </w:t>
      </w:r>
      <w:r w:rsidR="00161CF2">
        <w:t>carsharing B2C</w:t>
      </w:r>
      <w:r w:rsidR="00136671">
        <w:t xml:space="preserve"> and </w:t>
      </w:r>
      <w:r w:rsidR="00BF6465">
        <w:t>ridesharing</w:t>
      </w:r>
      <w:r w:rsidR="00136671">
        <w:t xml:space="preserve">, in which the intentions of “will maybe use it” and “will probably use it” were achieved respectively.  </w:t>
      </w:r>
    </w:p>
    <w:p w:rsidR="0074642A" w:rsidRDefault="003550DD" w:rsidP="00462CCD">
      <w:pPr>
        <w:shd w:val="clear" w:color="auto" w:fill="FFFFFF"/>
        <w:jc w:val="center"/>
        <w:rPr>
          <w:sz w:val="18"/>
          <w:szCs w:val="18"/>
        </w:rPr>
      </w:pPr>
      <w:r>
        <w:rPr>
          <w:noProof/>
          <w:sz w:val="18"/>
          <w:szCs w:val="18"/>
          <w:lang w:val="es-ES" w:eastAsia="es-ES"/>
        </w:rPr>
        <w:drawing>
          <wp:inline distT="0" distB="0" distL="0" distR="0">
            <wp:extent cx="5167222" cy="3444815"/>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66003" cy="3444003"/>
                    </a:xfrm>
                    <a:prstGeom prst="rect">
                      <a:avLst/>
                    </a:prstGeom>
                    <a:noFill/>
                    <a:ln>
                      <a:noFill/>
                    </a:ln>
                  </pic:spPr>
                </pic:pic>
              </a:graphicData>
            </a:graphic>
          </wp:inline>
        </w:drawing>
      </w:r>
    </w:p>
    <w:p w:rsidR="009B2384" w:rsidRPr="00996A70" w:rsidRDefault="009B2384" w:rsidP="007D6576">
      <w:pPr>
        <w:shd w:val="clear" w:color="auto" w:fill="FFFFFF"/>
        <w:spacing w:before="40" w:after="240"/>
        <w:jc w:val="center"/>
        <w:rPr>
          <w:rFonts w:ascii="Segoe UI Semibold" w:hAnsi="Segoe UI Semibold" w:cs="Segoe UI"/>
          <w:color w:val="004D72"/>
          <w:sz w:val="26"/>
          <w:szCs w:val="26"/>
          <w:lang w:val="en-US" w:eastAsia="es-ES"/>
        </w:rPr>
      </w:pPr>
      <w:r>
        <w:rPr>
          <w:sz w:val="18"/>
          <w:szCs w:val="18"/>
        </w:rPr>
        <w:t xml:space="preserve">Figure </w:t>
      </w:r>
      <w:r w:rsidR="007421C9">
        <w:rPr>
          <w:sz w:val="18"/>
          <w:szCs w:val="18"/>
        </w:rPr>
        <w:t>5</w:t>
      </w:r>
      <w:r w:rsidRPr="00042576">
        <w:rPr>
          <w:sz w:val="18"/>
          <w:szCs w:val="18"/>
        </w:rPr>
        <w:t xml:space="preserve">. </w:t>
      </w:r>
      <w:r>
        <w:rPr>
          <w:sz w:val="18"/>
          <w:szCs w:val="18"/>
        </w:rPr>
        <w:t>Boxplot of the intended use of shared mobility services by age and previous experience</w:t>
      </w:r>
    </w:p>
    <w:p w:rsidR="007D6576" w:rsidRPr="00CE13FD" w:rsidRDefault="007D6576" w:rsidP="007D6576">
      <w:pPr>
        <w:pStyle w:val="Text"/>
      </w:pPr>
      <w:r w:rsidRPr="00CE13FD">
        <w:t xml:space="preserve">As </w:t>
      </w:r>
      <w:r>
        <w:t>represented</w:t>
      </w:r>
      <w:r w:rsidRPr="00CE13FD">
        <w:t xml:space="preserve"> in Figure </w:t>
      </w:r>
      <w:r>
        <w:t>5</w:t>
      </w:r>
      <w:r w:rsidRPr="00CE13FD">
        <w:t xml:space="preserve">, age differences were not as significant as having a previous experience with the services studied. Although in each service the </w:t>
      </w:r>
      <w:r w:rsidRPr="00CE13FD">
        <w:lastRenderedPageBreak/>
        <w:t xml:space="preserve">medians are identical for the different group ages, the boxplots indicate small variances in the tendencies, meaning that young population were more predisposed to use ridesharing, P2P carsharing and shared ride-hailing; whilst </w:t>
      </w:r>
      <w:r>
        <w:t xml:space="preserve">the tendency in </w:t>
      </w:r>
      <w:r w:rsidRPr="00CE13FD">
        <w:t>the oldest segment was to use carsharing B2C.</w:t>
      </w:r>
    </w:p>
    <w:p w:rsidR="00AE30AC" w:rsidRDefault="00AE30AC" w:rsidP="00AE30AC">
      <w:pPr>
        <w:pStyle w:val="Text"/>
      </w:pPr>
      <w:r>
        <w:t xml:space="preserve">Concerning the intention of use between genders, it was almost identical in relation to the different mobility services studied. On the </w:t>
      </w:r>
      <w:r w:rsidR="00C4245F">
        <w:t>contrary</w:t>
      </w:r>
      <w:r>
        <w:t>, the analysis by the type of daily commuting reveal</w:t>
      </w:r>
      <w:r w:rsidR="00767B41">
        <w:t>ed</w:t>
      </w:r>
      <w:r>
        <w:t xml:space="preserve"> that commuters </w:t>
      </w:r>
      <w:r w:rsidR="00767B41">
        <w:t>within Barcelona were</w:t>
      </w:r>
      <w:r>
        <w:t xml:space="preserve"> more willing to use all of these services than the other commuters, and that the group less predisposed </w:t>
      </w:r>
      <w:r w:rsidR="00767B41">
        <w:t>wer</w:t>
      </w:r>
      <w:r>
        <w:t>e the commuters from the RMB to Barcelona</w:t>
      </w:r>
      <w:r w:rsidR="00767B41">
        <w:t>.</w:t>
      </w:r>
      <w:r w:rsidR="008F7E33">
        <w:t xml:space="preserve"> </w:t>
      </w:r>
      <w:r w:rsidR="00767B41">
        <w:t xml:space="preserve">As proved in Figure </w:t>
      </w:r>
      <w:r w:rsidR="006116E2">
        <w:t>6</w:t>
      </w:r>
      <w:r w:rsidR="00767B41">
        <w:t xml:space="preserve">, where differences </w:t>
      </w:r>
      <w:r w:rsidR="003F7B65">
        <w:t xml:space="preserve">between the </w:t>
      </w:r>
      <w:r w:rsidR="00113616">
        <w:t>types</w:t>
      </w:r>
      <w:r w:rsidR="003F7B65">
        <w:t xml:space="preserve"> of commuting are not so apparent,</w:t>
      </w:r>
      <w:r w:rsidR="00794C7F">
        <w:t xml:space="preserve"> </w:t>
      </w:r>
      <w:r w:rsidR="00FA2DA0">
        <w:t>it</w:t>
      </w:r>
      <w:r w:rsidR="003F7B65">
        <w:t xml:space="preserve"> was</w:t>
      </w:r>
      <w:r w:rsidR="00794C7F">
        <w:t xml:space="preserve"> </w:t>
      </w:r>
      <w:r w:rsidR="00FA2DA0">
        <w:t xml:space="preserve">linked </w:t>
      </w:r>
      <w:r w:rsidR="00794C7F">
        <w:t>to the previous experience of users, since the 41.92% of commuters BCN-BCN and the 36.67% of commuters BCN-RMB had previously used shared mobility services</w:t>
      </w:r>
      <w:r w:rsidR="007E6A35">
        <w:t>,</w:t>
      </w:r>
      <w:r w:rsidR="00794C7F">
        <w:t xml:space="preserve"> and only the 16.15% of commuters RMB-BCN </w:t>
      </w:r>
      <w:r w:rsidR="007E6A35">
        <w:t xml:space="preserve">had this experience. </w:t>
      </w:r>
    </w:p>
    <w:p w:rsidR="007075D2" w:rsidRDefault="00113616" w:rsidP="00043DB1">
      <w:pPr>
        <w:pStyle w:val="Text"/>
        <w:spacing w:after="0"/>
        <w:rPr>
          <w:lang w:val="en-US"/>
        </w:rPr>
      </w:pPr>
      <w:r>
        <w:rPr>
          <w:noProof/>
          <w:lang w:val="es-ES" w:eastAsia="es-ES"/>
        </w:rPr>
        <w:drawing>
          <wp:inline distT="0" distB="0" distL="0" distR="0">
            <wp:extent cx="5271448" cy="3364174"/>
            <wp:effectExtent l="0" t="0" r="5715"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271"/>
                    <a:stretch/>
                  </pic:blipFill>
                  <pic:spPr bwMode="auto">
                    <a:xfrm>
                      <a:off x="0" y="0"/>
                      <a:ext cx="5278120" cy="3368432"/>
                    </a:xfrm>
                    <a:prstGeom prst="rect">
                      <a:avLst/>
                    </a:prstGeom>
                    <a:noFill/>
                    <a:ln>
                      <a:noFill/>
                    </a:ln>
                    <a:extLst>
                      <a:ext uri="{53640926-AAD7-44D8-BBD7-CCE9431645EC}">
                        <a14:shadowObscured xmlns:a14="http://schemas.microsoft.com/office/drawing/2010/main"/>
                      </a:ext>
                    </a:extLst>
                  </pic:spPr>
                </pic:pic>
              </a:graphicData>
            </a:graphic>
          </wp:inline>
        </w:drawing>
      </w:r>
    </w:p>
    <w:p w:rsidR="002A18E0" w:rsidRPr="00996A70" w:rsidRDefault="002A18E0" w:rsidP="004E042B">
      <w:pPr>
        <w:shd w:val="clear" w:color="auto" w:fill="FFFFFF"/>
        <w:spacing w:after="240"/>
        <w:jc w:val="center"/>
        <w:rPr>
          <w:rFonts w:ascii="Segoe UI Semibold" w:hAnsi="Segoe UI Semibold" w:cs="Segoe UI"/>
          <w:color w:val="004D72"/>
          <w:sz w:val="26"/>
          <w:szCs w:val="26"/>
          <w:lang w:val="en-US" w:eastAsia="es-ES"/>
        </w:rPr>
      </w:pPr>
      <w:r>
        <w:rPr>
          <w:sz w:val="18"/>
          <w:szCs w:val="18"/>
        </w:rPr>
        <w:t xml:space="preserve">Figure </w:t>
      </w:r>
      <w:r w:rsidR="00043DB1">
        <w:rPr>
          <w:sz w:val="18"/>
          <w:szCs w:val="18"/>
        </w:rPr>
        <w:t>6</w:t>
      </w:r>
      <w:r w:rsidRPr="00042576">
        <w:rPr>
          <w:sz w:val="18"/>
          <w:szCs w:val="18"/>
        </w:rPr>
        <w:t xml:space="preserve">. </w:t>
      </w:r>
      <w:r>
        <w:rPr>
          <w:sz w:val="18"/>
          <w:szCs w:val="18"/>
        </w:rPr>
        <w:t>Boxplot of the intended use of shared mobility services by commuting type</w:t>
      </w:r>
      <w:r w:rsidR="007B4D30">
        <w:rPr>
          <w:sz w:val="18"/>
          <w:szCs w:val="18"/>
        </w:rPr>
        <w:t xml:space="preserve"> and previous experience </w:t>
      </w:r>
    </w:p>
    <w:p w:rsidR="00A149F1" w:rsidRPr="00877FA3" w:rsidRDefault="0050415A" w:rsidP="009569CC">
      <w:pPr>
        <w:pStyle w:val="Text"/>
        <w:rPr>
          <w:lang w:val="en-US"/>
        </w:rPr>
      </w:pPr>
      <w:r>
        <w:rPr>
          <w:lang w:val="en-US"/>
        </w:rPr>
        <w:t xml:space="preserve">Anticipating the possibility of a widespread </w:t>
      </w:r>
      <w:r w:rsidR="00B2296C">
        <w:rPr>
          <w:lang w:val="en-US"/>
        </w:rPr>
        <w:t>disregard and lack of knowledge,</w:t>
      </w:r>
      <w:r>
        <w:rPr>
          <w:lang w:val="en-US"/>
        </w:rPr>
        <w:t xml:space="preserve"> </w:t>
      </w:r>
      <w:r w:rsidR="00B2296C">
        <w:rPr>
          <w:lang w:val="en-US"/>
        </w:rPr>
        <w:t>a</w:t>
      </w:r>
      <w:r w:rsidR="00B2296C" w:rsidRPr="00877FA3">
        <w:rPr>
          <w:lang w:val="en-US"/>
        </w:rPr>
        <w:t xml:space="preserve"> </w:t>
      </w:r>
      <w:r w:rsidR="00B2296C">
        <w:rPr>
          <w:lang w:val="en-US"/>
        </w:rPr>
        <w:t>separate</w:t>
      </w:r>
      <w:r w:rsidR="00B2296C" w:rsidRPr="00877FA3">
        <w:rPr>
          <w:lang w:val="en-US"/>
        </w:rPr>
        <w:t xml:space="preserve"> </w:t>
      </w:r>
      <w:r w:rsidR="00877FA3" w:rsidRPr="00877FA3">
        <w:rPr>
          <w:lang w:val="en-US"/>
        </w:rPr>
        <w:t xml:space="preserve">analysis </w:t>
      </w:r>
      <w:r w:rsidR="00B2296C">
        <w:rPr>
          <w:lang w:val="en-US"/>
        </w:rPr>
        <w:t>of each</w:t>
      </w:r>
      <w:r w:rsidR="00877FA3" w:rsidRPr="00877FA3">
        <w:rPr>
          <w:lang w:val="en-US"/>
        </w:rPr>
        <w:t xml:space="preserve"> mobility service</w:t>
      </w:r>
      <w:r w:rsidR="00B2296C">
        <w:rPr>
          <w:lang w:val="en-US"/>
        </w:rPr>
        <w:t xml:space="preserve"> was conducted.</w:t>
      </w:r>
    </w:p>
    <w:p w:rsidR="009569CC" w:rsidRPr="00A149F1" w:rsidRDefault="00BF6465" w:rsidP="009569CC">
      <w:pPr>
        <w:pStyle w:val="Text"/>
        <w:rPr>
          <w:b/>
          <w:lang w:val="en-US"/>
        </w:rPr>
      </w:pPr>
      <w:r>
        <w:rPr>
          <w:b/>
          <w:lang w:val="en-US"/>
        </w:rPr>
        <w:t>Ridesharing</w:t>
      </w:r>
    </w:p>
    <w:p w:rsidR="009569CC" w:rsidRDefault="009569CC" w:rsidP="009569CC">
      <w:pPr>
        <w:pStyle w:val="Text"/>
        <w:rPr>
          <w:lang w:val="en-US"/>
        </w:rPr>
      </w:pPr>
      <w:r>
        <w:rPr>
          <w:lang w:val="en-US"/>
        </w:rPr>
        <w:t xml:space="preserve">One-fifth of respondents (19.10%) would use a </w:t>
      </w:r>
      <w:r w:rsidR="00BF6465">
        <w:rPr>
          <w:lang w:val="en-US"/>
        </w:rPr>
        <w:t>ridesharing</w:t>
      </w:r>
      <w:r>
        <w:rPr>
          <w:lang w:val="en-US"/>
        </w:rPr>
        <w:t xml:space="preserve"> service for long distance journeys (more than 150km) if the cost of the travel was half or less </w:t>
      </w:r>
      <w:r>
        <w:rPr>
          <w:lang w:val="en-US"/>
        </w:rPr>
        <w:lastRenderedPageBreak/>
        <w:t xml:space="preserve">than travelling by train or by private car. </w:t>
      </w:r>
      <w:r w:rsidR="00A856FA">
        <w:rPr>
          <w:lang w:val="en-US"/>
        </w:rPr>
        <w:t xml:space="preserve">To the question </w:t>
      </w:r>
      <w:r w:rsidR="00A856FA" w:rsidRPr="00A856FA">
        <w:rPr>
          <w:lang w:val="en-US"/>
        </w:rPr>
        <w:t>“Which of the following options would you use for long distance trips (more than 150 km): High speed train (30€) - Regional train (21€) - Private car (28€) - Ridesharing (11€)”</w:t>
      </w:r>
      <w:r w:rsidR="00A856FA">
        <w:rPr>
          <w:lang w:val="en-US"/>
        </w:rPr>
        <w:t xml:space="preserve">, </w:t>
      </w:r>
      <w:r>
        <w:rPr>
          <w:lang w:val="en-US"/>
        </w:rPr>
        <w:t>the preferred options were</w:t>
      </w:r>
      <w:r w:rsidR="00A856FA">
        <w:rPr>
          <w:lang w:val="en-US"/>
        </w:rPr>
        <w:t>, in general,</w:t>
      </w:r>
      <w:r>
        <w:rPr>
          <w:lang w:val="en-US"/>
        </w:rPr>
        <w:t xml:space="preserve"> travelling by high speed train (37.38%) and by private car (27.57%), and the least chosen option was using the regional train (15.95%). However, the intended use of </w:t>
      </w:r>
      <w:r w:rsidR="00BF6465">
        <w:rPr>
          <w:lang w:val="en-US"/>
        </w:rPr>
        <w:t>ridesharing</w:t>
      </w:r>
      <w:r>
        <w:rPr>
          <w:lang w:val="en-US"/>
        </w:rPr>
        <w:t xml:space="preserve"> by already users of sharing services was 8.34% greater than of non-users, preferring this service than going by car (24.63% versus 21.63%). </w:t>
      </w:r>
      <w:r w:rsidR="00EC4844">
        <w:rPr>
          <w:lang w:val="en-US"/>
        </w:rPr>
        <w:t>Surprisingly</w:t>
      </w:r>
      <w:r w:rsidR="00B73A61">
        <w:rPr>
          <w:lang w:val="en-US"/>
        </w:rPr>
        <w:t>, the</w:t>
      </w:r>
      <w:r w:rsidR="00E01760">
        <w:rPr>
          <w:lang w:val="en-US"/>
        </w:rPr>
        <w:t xml:space="preserve"> age group </w:t>
      </w:r>
      <w:r w:rsidR="00B73A61">
        <w:rPr>
          <w:lang w:val="en-US"/>
        </w:rPr>
        <w:t xml:space="preserve">more willing to use ridesharing </w:t>
      </w:r>
      <w:r w:rsidR="00E01760">
        <w:rPr>
          <w:lang w:val="en-US"/>
        </w:rPr>
        <w:t xml:space="preserve">was the oldest, as shown in Figure </w:t>
      </w:r>
      <w:r w:rsidR="005346B4">
        <w:rPr>
          <w:lang w:val="en-US"/>
        </w:rPr>
        <w:t>7</w:t>
      </w:r>
      <w:r w:rsidR="00973184">
        <w:rPr>
          <w:lang w:val="en-US"/>
        </w:rPr>
        <w:t xml:space="preserve">; </w:t>
      </w:r>
      <w:r w:rsidR="000C2A9B">
        <w:rPr>
          <w:lang w:val="en-US"/>
        </w:rPr>
        <w:t>whereas</w:t>
      </w:r>
      <w:r w:rsidR="00973184">
        <w:rPr>
          <w:lang w:val="en-US"/>
        </w:rPr>
        <w:t xml:space="preserve"> t</w:t>
      </w:r>
      <w:r w:rsidR="00E01760">
        <w:rPr>
          <w:lang w:val="en-US"/>
        </w:rPr>
        <w:t xml:space="preserve">he youngest </w:t>
      </w:r>
      <w:r w:rsidR="00973184">
        <w:rPr>
          <w:lang w:val="en-US"/>
        </w:rPr>
        <w:t>would</w:t>
      </w:r>
      <w:r w:rsidR="00E01760">
        <w:rPr>
          <w:lang w:val="en-US"/>
        </w:rPr>
        <w:t xml:space="preserve"> use more the regional train and much less the private car.</w:t>
      </w:r>
      <w:r w:rsidR="00973184">
        <w:rPr>
          <w:lang w:val="en-US"/>
        </w:rPr>
        <w:t xml:space="preserve"> </w:t>
      </w:r>
      <w:r>
        <w:rPr>
          <w:lang w:val="en-US"/>
        </w:rPr>
        <w:t xml:space="preserve">Furthermore, before choosing a </w:t>
      </w:r>
      <w:r w:rsidR="00BF6465">
        <w:rPr>
          <w:lang w:val="en-US"/>
        </w:rPr>
        <w:t>ridesharing</w:t>
      </w:r>
      <w:r>
        <w:rPr>
          <w:lang w:val="en-US"/>
        </w:rPr>
        <w:t xml:space="preserve"> service, the opinion of other users referred to the respective driver would be taken into account by the 63% of interviewees. </w:t>
      </w:r>
    </w:p>
    <w:p w:rsidR="00A87928" w:rsidRDefault="00211AE9" w:rsidP="005346B4">
      <w:pPr>
        <w:pStyle w:val="Text"/>
        <w:spacing w:after="0"/>
        <w:jc w:val="left"/>
        <w:rPr>
          <w:lang w:val="en-US"/>
        </w:rPr>
      </w:pPr>
      <w:r>
        <w:rPr>
          <w:noProof/>
          <w:lang w:val="es-ES" w:eastAsia="es-ES"/>
        </w:rPr>
        <w:drawing>
          <wp:inline distT="0" distB="0" distL="0" distR="0">
            <wp:extent cx="5274860" cy="3240000"/>
            <wp:effectExtent l="0" t="0" r="21590" b="1778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87928" w:rsidRDefault="003103BF" w:rsidP="004E042B">
      <w:pPr>
        <w:shd w:val="clear" w:color="auto" w:fill="FFFFFF"/>
        <w:spacing w:after="240"/>
        <w:jc w:val="center"/>
        <w:rPr>
          <w:lang w:val="en-US"/>
        </w:rPr>
      </w:pPr>
      <w:r>
        <w:rPr>
          <w:sz w:val="18"/>
          <w:szCs w:val="18"/>
        </w:rPr>
        <w:t xml:space="preserve">Figure </w:t>
      </w:r>
      <w:r w:rsidR="00905348">
        <w:rPr>
          <w:sz w:val="18"/>
          <w:szCs w:val="18"/>
        </w:rPr>
        <w:t>7</w:t>
      </w:r>
      <w:r w:rsidRPr="00042576">
        <w:rPr>
          <w:sz w:val="18"/>
          <w:szCs w:val="18"/>
        </w:rPr>
        <w:t>.</w:t>
      </w:r>
      <w:r>
        <w:rPr>
          <w:sz w:val="18"/>
          <w:szCs w:val="18"/>
        </w:rPr>
        <w:t xml:space="preserve"> </w:t>
      </w:r>
      <w:r w:rsidR="00E970CF">
        <w:rPr>
          <w:sz w:val="18"/>
          <w:szCs w:val="18"/>
        </w:rPr>
        <w:t xml:space="preserve"> Intended use of Ridesharing by age compared to other means of transport</w:t>
      </w:r>
    </w:p>
    <w:p w:rsidR="009569CC" w:rsidRPr="00A149F1" w:rsidRDefault="009569CC" w:rsidP="009569CC">
      <w:pPr>
        <w:pStyle w:val="Text"/>
        <w:rPr>
          <w:b/>
          <w:lang w:val="en-US"/>
        </w:rPr>
      </w:pPr>
      <w:r w:rsidRPr="00A149F1">
        <w:rPr>
          <w:b/>
          <w:lang w:val="en-US"/>
        </w:rPr>
        <w:t xml:space="preserve">Carsharing </w:t>
      </w:r>
    </w:p>
    <w:p w:rsidR="00816F6D" w:rsidRDefault="009569CC" w:rsidP="009569CC">
      <w:pPr>
        <w:pStyle w:val="Text"/>
        <w:rPr>
          <w:lang w:val="en-US"/>
        </w:rPr>
      </w:pPr>
      <w:r>
        <w:rPr>
          <w:lang w:val="en-US"/>
        </w:rPr>
        <w:t xml:space="preserve">Two-fifth of respondents (39.7%) would use a carsharing service for one day </w:t>
      </w:r>
      <w:r w:rsidR="00EC4844">
        <w:rPr>
          <w:lang w:val="en-US"/>
        </w:rPr>
        <w:t xml:space="preserve">trip </w:t>
      </w:r>
      <w:r>
        <w:rPr>
          <w:lang w:val="en-US"/>
        </w:rPr>
        <w:t>out of the city if they didn’t have their own</w:t>
      </w:r>
      <w:r w:rsidR="00EC4844">
        <w:rPr>
          <w:lang w:val="en-US"/>
        </w:rPr>
        <w:t xml:space="preserve"> car</w:t>
      </w:r>
      <w:r>
        <w:rPr>
          <w:lang w:val="en-US"/>
        </w:rPr>
        <w:t xml:space="preserve">, preferring a B2C service than a P2P. </w:t>
      </w:r>
      <w:r w:rsidR="00BB752A">
        <w:rPr>
          <w:lang w:val="en-US"/>
        </w:rPr>
        <w:t xml:space="preserve">These results </w:t>
      </w:r>
      <w:r w:rsidR="00CD6563">
        <w:rPr>
          <w:lang w:val="en-US"/>
        </w:rPr>
        <w:t>come</w:t>
      </w:r>
      <w:r w:rsidR="00BB752A">
        <w:rPr>
          <w:lang w:val="en-US"/>
        </w:rPr>
        <w:t xml:space="preserve"> from the question </w:t>
      </w:r>
      <w:r w:rsidR="00BB752A" w:rsidRPr="00BB752A">
        <w:rPr>
          <w:lang w:val="en-US"/>
        </w:rPr>
        <w:t>“In case of not disposing of a car, which of the following options would you find more appropriate for a short day trip out of town (100 km, round trip)? Public transport network - Taxi (130€) - Carsharing B2C (2.5€/h) - Carsharing P2P (38€) - Ridesharing (20€)</w:t>
      </w:r>
      <w:r w:rsidR="00BB752A">
        <w:rPr>
          <w:lang w:val="en-US"/>
        </w:rPr>
        <w:t xml:space="preserve">”. </w:t>
      </w:r>
      <w:r w:rsidR="00653487">
        <w:rPr>
          <w:lang w:val="en-US"/>
        </w:rPr>
        <w:t xml:space="preserve">Age analysis reveals that </w:t>
      </w:r>
      <w:r w:rsidR="008B0D70">
        <w:rPr>
          <w:lang w:val="en-US"/>
        </w:rPr>
        <w:t>the</w:t>
      </w:r>
      <w:r w:rsidR="00D0421E">
        <w:rPr>
          <w:lang w:val="en-US"/>
        </w:rPr>
        <w:t xml:space="preserve"> </w:t>
      </w:r>
      <w:r w:rsidR="008167A4">
        <w:rPr>
          <w:lang w:val="en-US"/>
        </w:rPr>
        <w:t>population</w:t>
      </w:r>
      <w:r w:rsidR="00D0421E">
        <w:rPr>
          <w:lang w:val="en-US"/>
        </w:rPr>
        <w:t xml:space="preserve"> aged 30</w:t>
      </w:r>
      <w:r w:rsidR="007B739B">
        <w:rPr>
          <w:lang w:val="en-US"/>
        </w:rPr>
        <w:t>-to-45</w:t>
      </w:r>
      <w:r w:rsidR="008167A4">
        <w:rPr>
          <w:lang w:val="en-US"/>
        </w:rPr>
        <w:t xml:space="preserve"> and </w:t>
      </w:r>
      <w:r w:rsidR="007B739B">
        <w:rPr>
          <w:lang w:val="en-US"/>
        </w:rPr>
        <w:t>46-to-</w:t>
      </w:r>
      <w:r w:rsidR="008167A4">
        <w:rPr>
          <w:lang w:val="en-US"/>
        </w:rPr>
        <w:t>5</w:t>
      </w:r>
      <w:r w:rsidR="00D0421E">
        <w:rPr>
          <w:lang w:val="en-US"/>
        </w:rPr>
        <w:t>5</w:t>
      </w:r>
      <w:r w:rsidR="008167A4">
        <w:rPr>
          <w:lang w:val="en-US"/>
        </w:rPr>
        <w:t xml:space="preserve"> </w:t>
      </w:r>
      <w:r w:rsidR="007B739B">
        <w:rPr>
          <w:lang w:val="en-US"/>
        </w:rPr>
        <w:t xml:space="preserve">preferred </w:t>
      </w:r>
      <w:r w:rsidR="007B739B">
        <w:rPr>
          <w:lang w:val="en-US"/>
        </w:rPr>
        <w:lastRenderedPageBreak/>
        <w:t>carsharing</w:t>
      </w:r>
      <w:r w:rsidR="00A86234">
        <w:rPr>
          <w:lang w:val="en-US"/>
        </w:rPr>
        <w:t>,</w:t>
      </w:r>
      <w:r w:rsidR="007B739B">
        <w:rPr>
          <w:lang w:val="en-US"/>
        </w:rPr>
        <w:t xml:space="preserve"> 19</w:t>
      </w:r>
      <w:r w:rsidR="0010436A">
        <w:rPr>
          <w:lang w:val="en-US"/>
        </w:rPr>
        <w:t>%</w:t>
      </w:r>
      <w:r w:rsidR="007B739B">
        <w:rPr>
          <w:lang w:val="en-US"/>
        </w:rPr>
        <w:t xml:space="preserve"> and 15% </w:t>
      </w:r>
      <w:r w:rsidR="00A86234">
        <w:rPr>
          <w:lang w:val="en-US"/>
        </w:rPr>
        <w:t>respectively more,</w:t>
      </w:r>
      <w:r w:rsidR="0010436A">
        <w:rPr>
          <w:lang w:val="en-US"/>
        </w:rPr>
        <w:t xml:space="preserve"> than the aged between 18 and 29</w:t>
      </w:r>
      <w:r w:rsidR="00815232">
        <w:rPr>
          <w:lang w:val="en-US"/>
        </w:rPr>
        <w:t xml:space="preserve"> (Figure </w:t>
      </w:r>
      <w:r w:rsidR="005346B4">
        <w:rPr>
          <w:lang w:val="en-US"/>
        </w:rPr>
        <w:t>8</w:t>
      </w:r>
      <w:r w:rsidR="00815232">
        <w:rPr>
          <w:lang w:val="en-US"/>
        </w:rPr>
        <w:t>)</w:t>
      </w:r>
      <w:r w:rsidR="0010436A">
        <w:rPr>
          <w:lang w:val="en-US"/>
        </w:rPr>
        <w:t>.</w:t>
      </w:r>
      <w:r w:rsidR="00A86234">
        <w:rPr>
          <w:lang w:val="en-US"/>
        </w:rPr>
        <w:t xml:space="preserve"> I</w:t>
      </w:r>
      <w:r w:rsidR="0050487C">
        <w:rPr>
          <w:lang w:val="en-US"/>
        </w:rPr>
        <w:t>n</w:t>
      </w:r>
      <w:r w:rsidR="00A86234">
        <w:rPr>
          <w:lang w:val="en-US"/>
        </w:rPr>
        <w:t xml:space="preserve"> this case, the youngest group would rather use</w:t>
      </w:r>
      <w:r w:rsidR="0050487C">
        <w:rPr>
          <w:lang w:val="en-US"/>
        </w:rPr>
        <w:t xml:space="preserve"> up to 18% more </w:t>
      </w:r>
      <w:r w:rsidR="00815232">
        <w:rPr>
          <w:lang w:val="en-US"/>
        </w:rPr>
        <w:t>any public transport</w:t>
      </w:r>
      <w:r w:rsidR="0050487C">
        <w:rPr>
          <w:lang w:val="en-US"/>
        </w:rPr>
        <w:t xml:space="preserve"> than the population aged 30-55. </w:t>
      </w:r>
    </w:p>
    <w:p w:rsidR="00413779" w:rsidRDefault="00413779" w:rsidP="009569CC">
      <w:pPr>
        <w:pStyle w:val="Text"/>
        <w:rPr>
          <w:lang w:val="en-US"/>
        </w:rPr>
      </w:pPr>
      <w:r>
        <w:rPr>
          <w:lang w:val="en-US"/>
        </w:rPr>
        <w:t xml:space="preserve">When asked about their preferences regarding point-to-point or round trip carsharing, the 50.83% marked the round trip option, whilst the 42.03% liked both options and only the 7.14% voted for the point-to-point. Besides, only one-fifth of respondents (19.77%) would rent their own vehicles, but again this proportion changes depending on the previous knowledge, increasing up to the 37% if respondents already had a </w:t>
      </w:r>
      <w:r w:rsidR="00EC4844">
        <w:rPr>
          <w:lang w:val="en-US"/>
        </w:rPr>
        <w:t xml:space="preserve">prior </w:t>
      </w:r>
      <w:r>
        <w:rPr>
          <w:lang w:val="en-US"/>
        </w:rPr>
        <w:t xml:space="preserve">experience of using any shared mobility service.    </w:t>
      </w:r>
    </w:p>
    <w:p w:rsidR="00413779" w:rsidRDefault="009925A9" w:rsidP="000511B3">
      <w:pPr>
        <w:pStyle w:val="Text"/>
        <w:jc w:val="center"/>
        <w:rPr>
          <w:lang w:val="en-US"/>
        </w:rPr>
      </w:pPr>
      <w:r>
        <w:rPr>
          <w:noProof/>
          <w:lang w:val="es-ES" w:eastAsia="es-ES"/>
        </w:rPr>
        <w:drawing>
          <wp:inline distT="0" distB="0" distL="0" distR="0">
            <wp:extent cx="5339751" cy="3821502"/>
            <wp:effectExtent l="0" t="0" r="13335" b="2667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50487C">
        <w:rPr>
          <w:lang w:val="en-US"/>
        </w:rPr>
        <w:t xml:space="preserve"> </w:t>
      </w:r>
      <w:r w:rsidR="0010436A">
        <w:rPr>
          <w:lang w:val="en-US"/>
        </w:rPr>
        <w:t xml:space="preserve">  </w:t>
      </w:r>
      <w:r w:rsidR="008167A4">
        <w:rPr>
          <w:lang w:val="en-US"/>
        </w:rPr>
        <w:t xml:space="preserve"> </w:t>
      </w:r>
      <w:r w:rsidR="00D0421E">
        <w:rPr>
          <w:lang w:val="en-US"/>
        </w:rPr>
        <w:t xml:space="preserve"> </w:t>
      </w:r>
      <w:r w:rsidR="00B027C7">
        <w:rPr>
          <w:lang w:val="en-US"/>
        </w:rPr>
        <w:t xml:space="preserve"> </w:t>
      </w:r>
      <w:r w:rsidR="008B0D70">
        <w:rPr>
          <w:lang w:val="en-US"/>
        </w:rPr>
        <w:t xml:space="preserve">  </w:t>
      </w:r>
      <w:r w:rsidR="003B307C">
        <w:rPr>
          <w:lang w:val="en-US"/>
        </w:rPr>
        <w:t xml:space="preserve"> </w:t>
      </w:r>
      <w:r w:rsidR="00413779">
        <w:rPr>
          <w:sz w:val="18"/>
          <w:szCs w:val="18"/>
        </w:rPr>
        <w:t xml:space="preserve">Figure </w:t>
      </w:r>
      <w:r w:rsidR="00AE7276">
        <w:rPr>
          <w:sz w:val="18"/>
          <w:szCs w:val="18"/>
        </w:rPr>
        <w:t>8</w:t>
      </w:r>
      <w:r w:rsidR="00413779" w:rsidRPr="00042576">
        <w:rPr>
          <w:sz w:val="18"/>
          <w:szCs w:val="18"/>
        </w:rPr>
        <w:t>.</w:t>
      </w:r>
      <w:r w:rsidR="00413779">
        <w:rPr>
          <w:sz w:val="18"/>
          <w:szCs w:val="18"/>
        </w:rPr>
        <w:t xml:space="preserve"> </w:t>
      </w:r>
      <w:r w:rsidR="00CD6563">
        <w:rPr>
          <w:sz w:val="18"/>
          <w:szCs w:val="18"/>
        </w:rPr>
        <w:t>Intended use of Carsharing by age compared to other means of transport</w:t>
      </w:r>
    </w:p>
    <w:p w:rsidR="009569CC" w:rsidRPr="00A149F1" w:rsidRDefault="009569CC" w:rsidP="009569CC">
      <w:pPr>
        <w:pStyle w:val="Text"/>
        <w:rPr>
          <w:b/>
          <w:lang w:val="en-US"/>
        </w:rPr>
      </w:pPr>
      <w:r w:rsidRPr="00A149F1">
        <w:rPr>
          <w:b/>
          <w:lang w:val="en-US"/>
        </w:rPr>
        <w:t>Ride-hailing</w:t>
      </w:r>
    </w:p>
    <w:p w:rsidR="00C11D2C" w:rsidRDefault="009B2CDE" w:rsidP="009569CC">
      <w:pPr>
        <w:pStyle w:val="Text"/>
        <w:rPr>
          <w:lang w:val="en-US"/>
        </w:rPr>
      </w:pPr>
      <w:r>
        <w:rPr>
          <w:lang w:val="en-US"/>
        </w:rPr>
        <w:t>On average, t</w:t>
      </w:r>
      <w:r w:rsidRPr="002554DE">
        <w:rPr>
          <w:lang w:val="en-US"/>
        </w:rPr>
        <w:t xml:space="preserve">aking </w:t>
      </w:r>
      <w:r w:rsidR="009569CC" w:rsidRPr="002554DE">
        <w:rPr>
          <w:lang w:val="en-US"/>
        </w:rPr>
        <w:t xml:space="preserve">a taxi was preferred over singular </w:t>
      </w:r>
      <w:r w:rsidR="00C961BD" w:rsidRPr="002554DE">
        <w:rPr>
          <w:lang w:val="en-US"/>
        </w:rPr>
        <w:t xml:space="preserve">or </w:t>
      </w:r>
      <w:r w:rsidR="009569CC" w:rsidRPr="002554DE">
        <w:rPr>
          <w:lang w:val="en-US"/>
        </w:rPr>
        <w:t>shared ride-hailing for travelling small distances within the city</w:t>
      </w:r>
      <w:r w:rsidR="009D265E" w:rsidRPr="002554DE">
        <w:rPr>
          <w:lang w:val="en-US"/>
        </w:rPr>
        <w:t xml:space="preserve"> (31.40% versus 8.97% and 28.07% respectively),</w:t>
      </w:r>
      <w:r w:rsidR="009569CC" w:rsidRPr="002554DE">
        <w:rPr>
          <w:lang w:val="en-US"/>
        </w:rPr>
        <w:t xml:space="preserve"> </w:t>
      </w:r>
      <w:r w:rsidR="00C961BD" w:rsidRPr="002554DE">
        <w:rPr>
          <w:lang w:val="en-US"/>
        </w:rPr>
        <w:t xml:space="preserve">when neither the </w:t>
      </w:r>
      <w:r w:rsidR="009569CC" w:rsidRPr="002554DE">
        <w:rPr>
          <w:lang w:val="en-US"/>
        </w:rPr>
        <w:t>public transport</w:t>
      </w:r>
      <w:r w:rsidR="00C961BD" w:rsidRPr="002554DE">
        <w:rPr>
          <w:lang w:val="en-US"/>
        </w:rPr>
        <w:t xml:space="preserve"> nor the private car</w:t>
      </w:r>
      <w:r w:rsidR="009569CC" w:rsidRPr="002554DE">
        <w:rPr>
          <w:lang w:val="en-US"/>
        </w:rPr>
        <w:t xml:space="preserve"> </w:t>
      </w:r>
      <w:r>
        <w:rPr>
          <w:lang w:val="en-US"/>
        </w:rPr>
        <w:t>were</w:t>
      </w:r>
      <w:r w:rsidRPr="002554DE">
        <w:rPr>
          <w:lang w:val="en-US"/>
        </w:rPr>
        <w:t xml:space="preserve"> </w:t>
      </w:r>
      <w:r w:rsidR="00C961BD" w:rsidRPr="002554DE">
        <w:rPr>
          <w:lang w:val="en-US"/>
        </w:rPr>
        <w:t xml:space="preserve">considered. However, </w:t>
      </w:r>
      <w:r w:rsidR="009D265E" w:rsidRPr="002554DE">
        <w:rPr>
          <w:lang w:val="en-US"/>
        </w:rPr>
        <w:t xml:space="preserve">in this scenario, </w:t>
      </w:r>
      <w:r w:rsidR="00C961BD" w:rsidRPr="002554DE">
        <w:rPr>
          <w:lang w:val="en-US"/>
        </w:rPr>
        <w:t xml:space="preserve">31.56% of respondents would </w:t>
      </w:r>
      <w:r w:rsidR="009D265E" w:rsidRPr="002554DE">
        <w:rPr>
          <w:lang w:val="en-US"/>
        </w:rPr>
        <w:t>use carsharing. Conversely, the top choice of the youngest</w:t>
      </w:r>
      <w:r w:rsidR="005A2B6F" w:rsidRPr="002554DE">
        <w:rPr>
          <w:lang w:val="en-US"/>
        </w:rPr>
        <w:t xml:space="preserve"> was</w:t>
      </w:r>
      <w:r w:rsidR="009D265E" w:rsidRPr="002554DE">
        <w:rPr>
          <w:lang w:val="en-US"/>
        </w:rPr>
        <w:t xml:space="preserve"> shared ride-hailing, with a rate of 34.16%</w:t>
      </w:r>
      <w:r w:rsidR="00C11D2C">
        <w:rPr>
          <w:lang w:val="en-US"/>
        </w:rPr>
        <w:t xml:space="preserve">, as reflected in Figure </w:t>
      </w:r>
      <w:r w:rsidR="00D804ED">
        <w:rPr>
          <w:lang w:val="en-US"/>
        </w:rPr>
        <w:t>9</w:t>
      </w:r>
      <w:r w:rsidR="009D265E" w:rsidRPr="002554DE">
        <w:rPr>
          <w:lang w:val="en-US"/>
        </w:rPr>
        <w:t>.</w:t>
      </w:r>
      <w:r w:rsidR="000921D8">
        <w:rPr>
          <w:lang w:val="en-US"/>
        </w:rPr>
        <w:t xml:space="preserve"> Figure </w:t>
      </w:r>
      <w:r w:rsidR="00D804ED">
        <w:rPr>
          <w:lang w:val="en-US"/>
        </w:rPr>
        <w:t>9</w:t>
      </w:r>
      <w:r w:rsidR="000921D8">
        <w:rPr>
          <w:lang w:val="en-US"/>
        </w:rPr>
        <w:t xml:space="preserve"> classifies by age the r</w:t>
      </w:r>
      <w:r w:rsidR="000921D8" w:rsidRPr="000921D8">
        <w:rPr>
          <w:lang w:val="en-US"/>
        </w:rPr>
        <w:t xml:space="preserve">esponses to </w:t>
      </w:r>
      <w:r w:rsidR="000921D8">
        <w:rPr>
          <w:lang w:val="en-US"/>
        </w:rPr>
        <w:t xml:space="preserve">the following question </w:t>
      </w:r>
      <w:r w:rsidR="000921D8" w:rsidRPr="000921D8">
        <w:rPr>
          <w:lang w:val="en-US"/>
        </w:rPr>
        <w:t xml:space="preserve">“In case of not disposing of a car, </w:t>
      </w:r>
      <w:r w:rsidR="000921D8" w:rsidRPr="000921D8">
        <w:rPr>
          <w:lang w:val="en-US"/>
        </w:rPr>
        <w:lastRenderedPageBreak/>
        <w:t>and considering that the point of origin and destination do not have a good connection with the underground or the bus, which of the following options would you use for a trip of 10 km within the city? Taxi (15€) - Singular ride-hailing (13€) - Shared ride-hailing (5€) – Carsharing (2.5€/h)</w:t>
      </w:r>
      <w:r w:rsidR="000921D8">
        <w:rPr>
          <w:lang w:val="en-US"/>
        </w:rPr>
        <w:t>.</w:t>
      </w:r>
    </w:p>
    <w:p w:rsidR="00306C33" w:rsidRDefault="00306C33" w:rsidP="00306C33">
      <w:pPr>
        <w:pStyle w:val="Text"/>
        <w:rPr>
          <w:lang w:val="en-US"/>
        </w:rPr>
      </w:pPr>
      <w:r w:rsidRPr="002554DE">
        <w:rPr>
          <w:lang w:val="en-US"/>
        </w:rPr>
        <w:t>All age groups agreed that for distances over 10-20 km shared ride-hailing was better than the taxi, singular ride-hailing or carsharing.</w:t>
      </w:r>
      <w:r>
        <w:rPr>
          <w:lang w:val="en-US"/>
        </w:rPr>
        <w:t xml:space="preserve"> </w:t>
      </w:r>
      <w:r w:rsidR="00DB504F">
        <w:rPr>
          <w:lang w:val="en-US"/>
        </w:rPr>
        <w:t xml:space="preserve">In addition </w:t>
      </w:r>
      <w:r>
        <w:rPr>
          <w:lang w:val="en-US"/>
        </w:rPr>
        <w:t xml:space="preserve">the youngest </w:t>
      </w:r>
      <w:r w:rsidR="00DB504F">
        <w:rPr>
          <w:lang w:val="en-US"/>
        </w:rPr>
        <w:t>would not mind</w:t>
      </w:r>
      <w:r>
        <w:rPr>
          <w:lang w:val="en-US"/>
        </w:rPr>
        <w:t xml:space="preserve"> to walk up to 6 minutes to the pickup point</w:t>
      </w:r>
      <w:r w:rsidR="00DB504F">
        <w:rPr>
          <w:lang w:val="en-US"/>
        </w:rPr>
        <w:t>, but the other age segments preferred a door to door service.</w:t>
      </w:r>
    </w:p>
    <w:p w:rsidR="0045129E" w:rsidRDefault="00815232" w:rsidP="000511B3">
      <w:pPr>
        <w:pStyle w:val="Text"/>
        <w:jc w:val="center"/>
        <w:rPr>
          <w:lang w:val="en-US"/>
        </w:rPr>
      </w:pPr>
      <w:r>
        <w:rPr>
          <w:noProof/>
          <w:lang w:val="es-ES" w:eastAsia="es-ES"/>
        </w:rPr>
        <w:drawing>
          <wp:inline distT="0" distB="0" distL="0" distR="0">
            <wp:extent cx="5278120" cy="3481123"/>
            <wp:effectExtent l="0" t="0" r="17780" b="2413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45129E">
        <w:rPr>
          <w:sz w:val="18"/>
          <w:szCs w:val="18"/>
        </w:rPr>
        <w:t xml:space="preserve">Figure </w:t>
      </w:r>
      <w:r w:rsidR="00D804ED">
        <w:rPr>
          <w:sz w:val="18"/>
          <w:szCs w:val="18"/>
        </w:rPr>
        <w:t>9</w:t>
      </w:r>
      <w:r w:rsidR="0045129E" w:rsidRPr="00042576">
        <w:rPr>
          <w:sz w:val="18"/>
          <w:szCs w:val="18"/>
        </w:rPr>
        <w:t>.</w:t>
      </w:r>
      <w:r w:rsidR="0045129E">
        <w:rPr>
          <w:sz w:val="18"/>
          <w:szCs w:val="18"/>
        </w:rPr>
        <w:t xml:space="preserve"> Intended use of Ride-hailing by age compared </w:t>
      </w:r>
      <w:r w:rsidR="000921D8">
        <w:rPr>
          <w:sz w:val="18"/>
          <w:szCs w:val="18"/>
        </w:rPr>
        <w:t xml:space="preserve">to </w:t>
      </w:r>
      <w:r w:rsidR="0045129E">
        <w:rPr>
          <w:sz w:val="18"/>
          <w:szCs w:val="18"/>
        </w:rPr>
        <w:t>other transport services</w:t>
      </w:r>
      <w:r w:rsidR="00D7244B" w:rsidRPr="00D7244B">
        <w:rPr>
          <w:sz w:val="18"/>
          <w:szCs w:val="18"/>
        </w:rPr>
        <w:t xml:space="preserve"> </w:t>
      </w:r>
    </w:p>
    <w:p w:rsidR="009569CC" w:rsidRPr="00B6306A" w:rsidRDefault="009569CC" w:rsidP="009569CC">
      <w:pPr>
        <w:pStyle w:val="Text"/>
        <w:rPr>
          <w:b/>
          <w:lang w:val="en-US"/>
        </w:rPr>
      </w:pPr>
      <w:r>
        <w:rPr>
          <w:b/>
          <w:lang w:val="en-US"/>
        </w:rPr>
        <w:t>Cost of the service and payment</w:t>
      </w:r>
    </w:p>
    <w:p w:rsidR="009569CC" w:rsidRDefault="009569CC" w:rsidP="009569CC">
      <w:pPr>
        <w:pStyle w:val="Text"/>
        <w:rPr>
          <w:lang w:val="en-US"/>
        </w:rPr>
      </w:pPr>
      <w:r>
        <w:rPr>
          <w:lang w:val="en-US"/>
        </w:rPr>
        <w:t>Concerning the cost of a carsharing service, participants would prefer to pay for the distance travelled (34.39%) or having a pass in which minutes or kilometers could be charged in advanced with a lower cost (31.56%), rather than paying for the usage time (19.93%) or a monthly subscription for unlimited trips (14.12%).</w:t>
      </w:r>
    </w:p>
    <w:p w:rsidR="00511D6A" w:rsidRDefault="004D33B9" w:rsidP="009569CC">
      <w:pPr>
        <w:pStyle w:val="Text"/>
        <w:rPr>
          <w:lang w:val="en-US"/>
        </w:rPr>
      </w:pPr>
      <w:r w:rsidRPr="004D33B9">
        <w:rPr>
          <w:lang w:val="en-US"/>
        </w:rPr>
        <w:t xml:space="preserve">Paying for the distance travelled is also preferred in the case of singular and shared ride-hailing services, </w:t>
      </w:r>
      <w:r w:rsidR="009569CC" w:rsidRPr="004D33B9">
        <w:rPr>
          <w:lang w:val="en-US"/>
        </w:rPr>
        <w:t>according to the 42.52% of respondents</w:t>
      </w:r>
      <w:r w:rsidR="0046760C">
        <w:rPr>
          <w:lang w:val="en-US"/>
        </w:rPr>
        <w:t>; whilst the</w:t>
      </w:r>
      <w:r w:rsidR="0046760C" w:rsidRPr="004D33B9">
        <w:rPr>
          <w:lang w:val="en-US"/>
        </w:rPr>
        <w:t xml:space="preserve"> 30.9% would prefe</w:t>
      </w:r>
      <w:r w:rsidR="0046760C">
        <w:rPr>
          <w:lang w:val="en-US"/>
        </w:rPr>
        <w:t>r to pay a fixed price per zone; the 18.6% would b</w:t>
      </w:r>
      <w:r>
        <w:rPr>
          <w:lang w:val="en-US"/>
        </w:rPr>
        <w:t xml:space="preserve">uy a </w:t>
      </w:r>
      <w:r w:rsidR="004157C7">
        <w:rPr>
          <w:lang w:val="en-US"/>
        </w:rPr>
        <w:t>pre-charged pass</w:t>
      </w:r>
      <w:r w:rsidR="0046760C">
        <w:rPr>
          <w:lang w:val="en-US"/>
        </w:rPr>
        <w:t xml:space="preserve"> and only the 7.97% would pay a m</w:t>
      </w:r>
      <w:r w:rsidR="004157C7">
        <w:rPr>
          <w:lang w:val="en-US"/>
        </w:rPr>
        <w:t>onthly subscription</w:t>
      </w:r>
      <w:r w:rsidR="0046760C">
        <w:rPr>
          <w:lang w:val="en-US"/>
        </w:rPr>
        <w:t>.</w:t>
      </w:r>
      <w:r w:rsidR="00DB548E">
        <w:rPr>
          <w:lang w:val="en-US"/>
        </w:rPr>
        <w:t xml:space="preserve"> </w:t>
      </w:r>
    </w:p>
    <w:p w:rsidR="00F140D8" w:rsidRPr="00D366AC" w:rsidRDefault="00F140D8" w:rsidP="00D366AC">
      <w:pPr>
        <w:pStyle w:val="Ttulo1"/>
        <w:numPr>
          <w:ilvl w:val="0"/>
          <w:numId w:val="1"/>
        </w:numPr>
        <w:ind w:left="0" w:hanging="567"/>
        <w:rPr>
          <w:lang w:val="en-US"/>
        </w:rPr>
      </w:pPr>
      <w:bookmarkStart w:id="0" w:name="_GoBack"/>
      <w:bookmarkEnd w:id="0"/>
      <w:r>
        <w:lastRenderedPageBreak/>
        <w:t>CONCLUSIONS</w:t>
      </w:r>
    </w:p>
    <w:p w:rsidR="004D391F" w:rsidRDefault="008554E3" w:rsidP="00D366AC">
      <w:pPr>
        <w:pStyle w:val="Text"/>
      </w:pPr>
      <w:r>
        <w:t xml:space="preserve">This research was focused on finding use cases and the potential customer profiles of emerging mobility services as the first step to define new business models for new shared mobility services. </w:t>
      </w:r>
      <w:r w:rsidR="00E82E2F">
        <w:t>Results show that citizens aged 18-to-29 are high consumers of public transport and</w:t>
      </w:r>
      <w:r w:rsidR="003D17F0">
        <w:t>, whenever it is available, they</w:t>
      </w:r>
      <w:r w:rsidR="00E82E2F">
        <w:t xml:space="preserve"> would </w:t>
      </w:r>
      <w:r w:rsidR="003D17F0">
        <w:t xml:space="preserve">continue preferring this type of transport over the private car or alternative means. </w:t>
      </w:r>
      <w:r w:rsidR="004D391F">
        <w:t>In general, sharing a ride</w:t>
      </w:r>
      <w:r w:rsidR="009A25C9">
        <w:t xml:space="preserve"> is more attractive for th</w:t>
      </w:r>
      <w:r w:rsidR="00A9054B">
        <w:t>e youngest</w:t>
      </w:r>
      <w:r w:rsidR="004D391F">
        <w:t xml:space="preserve"> than driving a car</w:t>
      </w:r>
      <w:r w:rsidR="00A9054B">
        <w:t xml:space="preserve"> (</w:t>
      </w:r>
      <w:r w:rsidR="004D391F">
        <w:t>owned or shared</w:t>
      </w:r>
      <w:r w:rsidR="00A9054B">
        <w:t>)</w:t>
      </w:r>
      <w:r w:rsidR="004D391F">
        <w:t xml:space="preserve">. </w:t>
      </w:r>
      <w:r w:rsidR="00F905E8">
        <w:t xml:space="preserve">By contrast, </w:t>
      </w:r>
      <w:r w:rsidR="004D391F">
        <w:t>30-to-45</w:t>
      </w:r>
      <w:r w:rsidR="00F905E8">
        <w:t xml:space="preserve"> and 46-to-55 </w:t>
      </w:r>
      <w:r w:rsidR="004D391F">
        <w:t>year-old citizens</w:t>
      </w:r>
      <w:r w:rsidR="00F905E8">
        <w:t xml:space="preserve"> would always prefer to drive than sharing rides.</w:t>
      </w:r>
      <w:r w:rsidR="00A65497">
        <w:t xml:space="preserve"> However, the population aged 46-55 show a better predisposition in using ridesharing services than </w:t>
      </w:r>
      <w:r w:rsidR="00807076">
        <w:t xml:space="preserve">the citizens aged 30-45. </w:t>
      </w:r>
      <w:r w:rsidR="00A65497">
        <w:t xml:space="preserve"> </w:t>
      </w:r>
      <w:r w:rsidR="00F905E8">
        <w:t xml:space="preserve"> </w:t>
      </w:r>
      <w:r w:rsidR="000D2702">
        <w:t xml:space="preserve"> </w:t>
      </w:r>
      <w:r w:rsidR="004D391F">
        <w:t xml:space="preserve">   </w:t>
      </w:r>
    </w:p>
    <w:p w:rsidR="00C57E13" w:rsidRPr="00010A55" w:rsidRDefault="00A47159" w:rsidP="00D366AC">
      <w:pPr>
        <w:pStyle w:val="Text"/>
      </w:pPr>
      <w:r w:rsidRPr="00010A55">
        <w:t xml:space="preserve">Emerging mobility services are still very unfamiliar to the general public and this </w:t>
      </w:r>
      <w:r w:rsidR="0079655E">
        <w:t xml:space="preserve">lack of knowledge </w:t>
      </w:r>
      <w:r w:rsidRPr="00010A55">
        <w:t>affected the</w:t>
      </w:r>
      <w:r w:rsidR="0079655E">
        <w:t xml:space="preserve"> outcoming</w:t>
      </w:r>
      <w:r w:rsidRPr="00010A55">
        <w:t xml:space="preserve"> </w:t>
      </w:r>
      <w:r w:rsidR="00044484" w:rsidRPr="00010A55">
        <w:t xml:space="preserve">intention of </w:t>
      </w:r>
      <w:r w:rsidR="00256D1E" w:rsidRPr="00010A55">
        <w:t>use</w:t>
      </w:r>
      <w:r w:rsidR="00044484" w:rsidRPr="00010A55">
        <w:t xml:space="preserve">, since data </w:t>
      </w:r>
      <w:r w:rsidR="00256D1E" w:rsidRPr="00010A55">
        <w:t>indicates that the</w:t>
      </w:r>
      <w:r w:rsidR="00044484" w:rsidRPr="00010A55">
        <w:t xml:space="preserve"> previous experienced users had a </w:t>
      </w:r>
      <w:r w:rsidR="00010A55">
        <w:t>substantially</w:t>
      </w:r>
      <w:r w:rsidR="00010A55" w:rsidRPr="00010A55">
        <w:t xml:space="preserve"> </w:t>
      </w:r>
      <w:r w:rsidR="000E3398">
        <w:t>superior</w:t>
      </w:r>
      <w:r w:rsidR="00044484" w:rsidRPr="00010A55">
        <w:t xml:space="preserve"> intended use in all services analysed.</w:t>
      </w:r>
      <w:r w:rsidR="00334044">
        <w:t xml:space="preserve"> Similarly,</w:t>
      </w:r>
      <w:r w:rsidR="000E3398">
        <w:t xml:space="preserve"> the higher willingness identified of younger population and Barcelona inhabitants</w:t>
      </w:r>
      <w:r w:rsidR="008A0745">
        <w:t xml:space="preserve"> - out of the city there is hardly any mobility service -</w:t>
      </w:r>
      <w:r w:rsidR="000E3398">
        <w:t xml:space="preserve"> towards the use of shared mobility services was proved to be linked with the </w:t>
      </w:r>
      <w:r w:rsidR="00FD47B0">
        <w:t xml:space="preserve">fact of being more familiar with this type of services. </w:t>
      </w:r>
    </w:p>
    <w:p w:rsidR="00AC03C6" w:rsidRDefault="00EC4657" w:rsidP="00AC03C6">
      <w:pPr>
        <w:pStyle w:val="Text"/>
      </w:pPr>
      <w:r w:rsidRPr="00010A55">
        <w:t xml:space="preserve">Findings suggest that shared mobility services should be integrated </w:t>
      </w:r>
      <w:r w:rsidR="008C5621" w:rsidRPr="00010A55">
        <w:t xml:space="preserve">with each other </w:t>
      </w:r>
      <w:r w:rsidRPr="00010A55">
        <w:t>and with the public transport, since respondents only preferred these services when they could not choice going by car or by public transport. Similarly,</w:t>
      </w:r>
      <w:r w:rsidR="00147624" w:rsidRPr="00010A55">
        <w:t xml:space="preserve"> more than a quarter of</w:t>
      </w:r>
      <w:r w:rsidRPr="00010A55">
        <w:t xml:space="preserve"> non-users of public transport </w:t>
      </w:r>
      <w:r w:rsidR="008C5621" w:rsidRPr="00010A55">
        <w:t>indicated</w:t>
      </w:r>
      <w:r w:rsidR="00147624" w:rsidRPr="00010A55">
        <w:t xml:space="preserve"> that public transportation was not an option for them because</w:t>
      </w:r>
      <w:r w:rsidR="004F72AC" w:rsidRPr="00010A55">
        <w:t xml:space="preserve"> their area was not </w:t>
      </w:r>
      <w:r w:rsidR="0079655E">
        <w:t>or inefficiently</w:t>
      </w:r>
      <w:r w:rsidR="004F72AC" w:rsidRPr="00010A55">
        <w:t xml:space="preserve"> covered</w:t>
      </w:r>
      <w:r w:rsidR="0079655E">
        <w:t xml:space="preserve">. </w:t>
      </w:r>
      <w:r w:rsidR="00AC03C6">
        <w:t xml:space="preserve">On the other hand, more than half of interviewees used </w:t>
      </w:r>
      <w:r w:rsidR="0079655E">
        <w:t>daily</w:t>
      </w:r>
      <w:r w:rsidR="00AC03C6">
        <w:t xml:space="preserve"> more than one mean of transport to </w:t>
      </w:r>
      <w:r w:rsidR="0079655E">
        <w:t>reach</w:t>
      </w:r>
      <w:r w:rsidR="00AC03C6">
        <w:t xml:space="preserve"> their destination</w:t>
      </w:r>
      <w:r w:rsidR="0079655E">
        <w:t>s</w:t>
      </w:r>
      <w:r w:rsidR="00AC03C6">
        <w:t xml:space="preserve">, and a quarter of them used both the public transport and the private car, </w:t>
      </w:r>
      <w:r w:rsidR="001C1A83">
        <w:t>under the assumption</w:t>
      </w:r>
      <w:r w:rsidR="00AC03C6">
        <w:t xml:space="preserve"> that the combination of both types of transports was the best travel option in terms of money and time. </w:t>
      </w:r>
    </w:p>
    <w:p w:rsidR="00BF5E10" w:rsidRDefault="00AC03C6" w:rsidP="00D366AC">
      <w:pPr>
        <w:pStyle w:val="Text"/>
      </w:pPr>
      <w:r>
        <w:t>Accordingly</w:t>
      </w:r>
      <w:r w:rsidR="00450ED9" w:rsidRPr="00010A55">
        <w:t xml:space="preserve">, the design of integrated shared mobility services </w:t>
      </w:r>
      <w:r w:rsidR="004F72AC" w:rsidRPr="00010A55">
        <w:t>as a complement of the existing public transportation could</w:t>
      </w:r>
      <w:r w:rsidR="008909F1" w:rsidRPr="00010A55">
        <w:t xml:space="preserve"> contribute to a better and more sustainable urban mobility. This is aligned with the concept of Mobility-as-a-Service (MaaS)</w:t>
      </w:r>
      <w:r w:rsidR="008F3B17" w:rsidRPr="00010A55">
        <w:t xml:space="preserve"> introduced by Whim </w:t>
      </w:r>
      <w:r w:rsidR="00A070D3" w:rsidRPr="00010A55">
        <w:fldChar w:fldCharType="begin"/>
      </w:r>
      <w:r w:rsidR="008F3B17" w:rsidRPr="00010A55">
        <w:instrText xml:space="preserve"> ADDIN ZOTERO_ITEM CSL_CITATION {"citationID":"tRf84Vt3","properties":{"formattedCitation":"(Whim, 2016)","plainCitation":"(Whim, 2016)"},"citationItems":[{"id":469,"uris":["http://zotero.org/users/3254536/items/M69DNM2J"],"uri":["http://zotero.org/users/3254536/items/M69DNM2J"],"itemData":{"id":469,"type":"webpage","title":"Whim travel by MaaS Global","genre":"Whim","URL":"https://whimapp.com/fi-en/","author":[{"family":"Whim","given":""}],"issued":{"date-parts":[["2016"]]},"accessed":{"date-parts":[["2017",3,6]]}}}],"schema":"https://github.com/citation-style-language/schema/raw/master/csl-citation.json"} </w:instrText>
      </w:r>
      <w:r w:rsidR="00A070D3" w:rsidRPr="00010A55">
        <w:fldChar w:fldCharType="separate"/>
      </w:r>
      <w:r w:rsidR="008F3B17" w:rsidRPr="00010A55">
        <w:t>(Whim, 2016)</w:t>
      </w:r>
      <w:r w:rsidR="00A070D3" w:rsidRPr="00010A55">
        <w:fldChar w:fldCharType="end"/>
      </w:r>
      <w:r w:rsidR="008F3B17" w:rsidRPr="00010A55">
        <w:t>. However, according to the respondents, they wouldn’t accept a monthly subscription (as Whim operates)</w:t>
      </w:r>
      <w:r w:rsidR="00FD22D1" w:rsidRPr="00010A55">
        <w:t xml:space="preserve"> and would prefer to pay for use. </w:t>
      </w:r>
    </w:p>
    <w:p w:rsidR="007E2AF9" w:rsidRDefault="007E2AF9" w:rsidP="007E2AF9">
      <w:pPr>
        <w:pStyle w:val="Text"/>
      </w:pPr>
      <w:r>
        <w:lastRenderedPageBreak/>
        <w:t>F</w:t>
      </w:r>
      <w:r w:rsidR="00AD2543">
        <w:t>urther</w:t>
      </w:r>
      <w:r w:rsidR="00EF0C3C" w:rsidRPr="00010A55">
        <w:t xml:space="preserve"> </w:t>
      </w:r>
      <w:r w:rsidR="004E2504" w:rsidRPr="00010A55">
        <w:t>research should</w:t>
      </w:r>
      <w:r w:rsidR="00FD3F10">
        <w:t xml:space="preserve"> focus on</w:t>
      </w:r>
      <w:r w:rsidR="00AD2543">
        <w:t xml:space="preserve"> the needs and expectations of</w:t>
      </w:r>
      <w:r w:rsidR="00FD3F10">
        <w:t xml:space="preserve"> </w:t>
      </w:r>
      <w:r w:rsidR="00AD2543">
        <w:t xml:space="preserve">daily multimodal users and, specially, on daily users of both public and private transportation. Furthermore, future research should also </w:t>
      </w:r>
      <w:r w:rsidR="004E2504" w:rsidRPr="00010A55">
        <w:t>investigate</w:t>
      </w:r>
      <w:r w:rsidR="00967973">
        <w:t xml:space="preserve"> about designing a business model which offers </w:t>
      </w:r>
      <w:r w:rsidR="002B41AE">
        <w:t xml:space="preserve">a value proposition beneficial for both </w:t>
      </w:r>
      <w:r w:rsidR="00967973">
        <w:t>users and cities.</w:t>
      </w:r>
      <w:r>
        <w:t xml:space="preserve"> </w:t>
      </w:r>
    </w:p>
    <w:p w:rsidR="00F140D8" w:rsidRPr="0068012F" w:rsidRDefault="00F140D8" w:rsidP="00D366AC">
      <w:pPr>
        <w:pStyle w:val="Subheading"/>
      </w:pPr>
      <w:r>
        <w:t>acknowledgements</w:t>
      </w:r>
    </w:p>
    <w:p w:rsidR="00E47FA7" w:rsidRPr="00E47FA7" w:rsidRDefault="00F140D8" w:rsidP="00F140D8">
      <w:pPr>
        <w:pStyle w:val="Text"/>
      </w:pPr>
      <w:r w:rsidRPr="00E47FA7">
        <w:t xml:space="preserve">This </w:t>
      </w:r>
      <w:r w:rsidR="003A075C" w:rsidRPr="00E47FA7">
        <w:t>research</w:t>
      </w:r>
      <w:r w:rsidRPr="00E47FA7">
        <w:t xml:space="preserve"> was</w:t>
      </w:r>
      <w:r w:rsidR="003A075C" w:rsidRPr="00E47FA7">
        <w:t xml:space="preserve"> </w:t>
      </w:r>
      <w:r w:rsidR="00481D96" w:rsidRPr="00E47FA7">
        <w:t>financially supported by SEAT, S.A. and</w:t>
      </w:r>
      <w:r w:rsidR="00613BAD" w:rsidRPr="00E47FA7">
        <w:t xml:space="preserve"> </w:t>
      </w:r>
      <w:r w:rsidR="00E47FA7">
        <w:t>a</w:t>
      </w:r>
      <w:r w:rsidR="00613BAD" w:rsidRPr="00E47FA7">
        <w:t xml:space="preserve"> </w:t>
      </w:r>
      <w:r w:rsidR="00E47FA7" w:rsidRPr="00E47FA7">
        <w:t>DI grant from Generalitat de Catalunya (AGAUR)</w:t>
      </w:r>
      <w:r w:rsidR="00E47FA7">
        <w:t>.</w:t>
      </w:r>
    </w:p>
    <w:p w:rsidR="00B40089" w:rsidRPr="0068012F" w:rsidRDefault="00B40089" w:rsidP="0068012F">
      <w:pPr>
        <w:pStyle w:val="Subheading"/>
      </w:pPr>
      <w:r w:rsidRPr="0068012F">
        <w:t>Bibliography</w:t>
      </w:r>
    </w:p>
    <w:p w:rsidR="007A3CD8" w:rsidRPr="007A3CD8" w:rsidRDefault="00A070D3" w:rsidP="007A3CD8">
      <w:pPr>
        <w:pStyle w:val="Bibliografa"/>
        <w:spacing w:after="240" w:line="288" w:lineRule="auto"/>
        <w:ind w:left="0" w:firstLine="0"/>
        <w:jc w:val="both"/>
        <w:rPr>
          <w:sz w:val="24"/>
        </w:rPr>
      </w:pPr>
      <w:r>
        <w:fldChar w:fldCharType="begin"/>
      </w:r>
      <w:r w:rsidR="007A3CD8">
        <w:instrText xml:space="preserve"> ADDIN ZOTERO_BIBL {"custom":[]} CSL_BIBLIOGRAPHY </w:instrText>
      </w:r>
      <w:r>
        <w:fldChar w:fldCharType="separate"/>
      </w:r>
      <w:r w:rsidR="007A3CD8">
        <w:rPr>
          <w:sz w:val="24"/>
        </w:rPr>
        <w:t>Amovens Soluciones. (2017)</w:t>
      </w:r>
      <w:r w:rsidR="007A3CD8" w:rsidRPr="007A3CD8">
        <w:rPr>
          <w:sz w:val="24"/>
        </w:rPr>
        <w:t xml:space="preserve"> Amovens. Retrieved 7 July 2017, from https://amovens.com/</w:t>
      </w:r>
    </w:p>
    <w:p w:rsidR="007A3CD8" w:rsidRPr="007A3CD8" w:rsidRDefault="007A3CD8" w:rsidP="007A3CD8">
      <w:pPr>
        <w:pStyle w:val="Bibliografa"/>
        <w:spacing w:after="240" w:line="288" w:lineRule="auto"/>
        <w:ind w:left="0" w:firstLine="0"/>
        <w:jc w:val="both"/>
        <w:rPr>
          <w:sz w:val="24"/>
        </w:rPr>
      </w:pPr>
      <w:r>
        <w:rPr>
          <w:sz w:val="24"/>
        </w:rPr>
        <w:t>Avancar. (2017)</w:t>
      </w:r>
      <w:r w:rsidRPr="007A3CD8">
        <w:rPr>
          <w:sz w:val="24"/>
        </w:rPr>
        <w:t xml:space="preserve"> Avancar. Retrieved 25 January 2017, from http://www.avancar.es/</w:t>
      </w:r>
    </w:p>
    <w:p w:rsidR="007A3CD8" w:rsidRPr="007A3CD8" w:rsidRDefault="007A3CD8" w:rsidP="007A3CD8">
      <w:pPr>
        <w:pStyle w:val="Bibliografa"/>
        <w:spacing w:after="240" w:line="288" w:lineRule="auto"/>
        <w:ind w:left="0" w:firstLine="0"/>
        <w:jc w:val="both"/>
        <w:rPr>
          <w:sz w:val="24"/>
        </w:rPr>
      </w:pPr>
      <w:r>
        <w:rPr>
          <w:sz w:val="24"/>
        </w:rPr>
        <w:t>Barcelona City Council. (2016a)</w:t>
      </w:r>
      <w:r w:rsidRPr="007A3CD8">
        <w:rPr>
          <w:sz w:val="24"/>
        </w:rPr>
        <w:t xml:space="preserve"> Demography and population. Retrieved from http://www.bcn.cat/estadistica/angles/dades/anuari/cap02/C020104.htm</w:t>
      </w:r>
    </w:p>
    <w:p w:rsidR="007A3CD8" w:rsidRPr="007A3CD8" w:rsidRDefault="007A3CD8" w:rsidP="007A3CD8">
      <w:pPr>
        <w:pStyle w:val="Bibliografa"/>
        <w:spacing w:after="240" w:line="288" w:lineRule="auto"/>
        <w:ind w:left="0" w:firstLine="0"/>
        <w:jc w:val="both"/>
        <w:rPr>
          <w:sz w:val="24"/>
        </w:rPr>
      </w:pPr>
      <w:r>
        <w:rPr>
          <w:sz w:val="24"/>
        </w:rPr>
        <w:t>Barcelona City Council. (2016b)</w:t>
      </w:r>
      <w:r w:rsidRPr="007A3CD8">
        <w:rPr>
          <w:sz w:val="24"/>
        </w:rPr>
        <w:t xml:space="preserve"> Traffic volume at the entrances to the city. 2011-2015. Retrieved 8 August 2017, from http://www.bcn.cat/estadistica/angles/dades/anuari/cap15/C1511010.htm</w:t>
      </w:r>
    </w:p>
    <w:p w:rsidR="007A3CD8" w:rsidRPr="007A3CD8" w:rsidRDefault="007A3CD8" w:rsidP="007A3CD8">
      <w:pPr>
        <w:pStyle w:val="Bibliografa"/>
        <w:spacing w:after="240" w:line="288" w:lineRule="auto"/>
        <w:ind w:left="0" w:firstLine="0"/>
        <w:jc w:val="both"/>
        <w:rPr>
          <w:sz w:val="24"/>
        </w:rPr>
      </w:pPr>
      <w:r w:rsidRPr="007A3CD8">
        <w:rPr>
          <w:sz w:val="24"/>
        </w:rPr>
        <w:t>Barcelona Institute of Regional a</w:t>
      </w:r>
      <w:r>
        <w:rPr>
          <w:sz w:val="24"/>
        </w:rPr>
        <w:t>nd Metropolitan Studies. (2016)</w:t>
      </w:r>
      <w:r w:rsidRPr="007A3CD8">
        <w:rPr>
          <w:sz w:val="24"/>
        </w:rPr>
        <w:t xml:space="preserve"> Workday Mobility Survey in the RMB, 2015. Retrieved from http://www.atm.cat/web/ca/EMEF.php</w:t>
      </w:r>
    </w:p>
    <w:p w:rsidR="007A3CD8" w:rsidRPr="007A3CD8" w:rsidRDefault="007A3CD8" w:rsidP="007A3CD8">
      <w:pPr>
        <w:pStyle w:val="Bibliografa"/>
        <w:spacing w:after="240" w:line="288" w:lineRule="auto"/>
        <w:ind w:left="0" w:firstLine="0"/>
        <w:jc w:val="both"/>
        <w:rPr>
          <w:sz w:val="24"/>
        </w:rPr>
      </w:pPr>
      <w:r>
        <w:rPr>
          <w:sz w:val="24"/>
        </w:rPr>
        <w:t>Bluemove. (2016)</w:t>
      </w:r>
      <w:r w:rsidRPr="007A3CD8">
        <w:rPr>
          <w:sz w:val="24"/>
        </w:rPr>
        <w:t xml:space="preserve"> Bluemove. Retrieved 7 July 2017, from https://bluemove.es/es</w:t>
      </w:r>
    </w:p>
    <w:p w:rsidR="007A3CD8" w:rsidRPr="007A3CD8" w:rsidRDefault="007A3CD8" w:rsidP="007A3CD8">
      <w:pPr>
        <w:pStyle w:val="Bibliografa"/>
        <w:spacing w:after="240" w:line="288" w:lineRule="auto"/>
        <w:ind w:left="0" w:firstLine="0"/>
        <w:jc w:val="both"/>
        <w:rPr>
          <w:sz w:val="24"/>
        </w:rPr>
      </w:pPr>
      <w:r w:rsidRPr="007A3CD8">
        <w:rPr>
          <w:sz w:val="24"/>
        </w:rPr>
        <w:t>Cannon, S., &amp; Su</w:t>
      </w:r>
      <w:r>
        <w:rPr>
          <w:sz w:val="24"/>
        </w:rPr>
        <w:t>mmers, L. H. (2014, October 13)</w:t>
      </w:r>
      <w:r w:rsidRPr="007A3CD8">
        <w:rPr>
          <w:sz w:val="24"/>
        </w:rPr>
        <w:t xml:space="preserve"> How Uber and the Sharing Economy Can Win Over Regulators. Retrieved 13 January 2017, from https://hbr.org/2014/10/how-uber-and-the-sharing-economy-can-win-over-regulators</w:t>
      </w:r>
    </w:p>
    <w:p w:rsidR="007A3CD8" w:rsidRPr="007A3CD8" w:rsidRDefault="007A3CD8" w:rsidP="007A3CD8">
      <w:pPr>
        <w:pStyle w:val="Bibliografa"/>
        <w:spacing w:after="240" w:line="288" w:lineRule="auto"/>
        <w:ind w:left="0" w:firstLine="0"/>
        <w:jc w:val="both"/>
        <w:rPr>
          <w:sz w:val="24"/>
        </w:rPr>
      </w:pPr>
      <w:r w:rsidRPr="007A3CD8">
        <w:rPr>
          <w:sz w:val="24"/>
        </w:rPr>
        <w:t>Co</w:t>
      </w:r>
      <w:r>
        <w:rPr>
          <w:sz w:val="24"/>
        </w:rPr>
        <w:t>hen, B., &amp; Kietzmann, J. (2014)</w:t>
      </w:r>
      <w:r w:rsidRPr="007A3CD8">
        <w:rPr>
          <w:sz w:val="24"/>
        </w:rPr>
        <w:t xml:space="preserve"> Ride on! Mobility business models for the sharing economy. </w:t>
      </w:r>
      <w:r w:rsidRPr="007A3CD8">
        <w:rPr>
          <w:i/>
          <w:iCs/>
          <w:sz w:val="24"/>
        </w:rPr>
        <w:t>Organization &amp; Environment</w:t>
      </w:r>
      <w:r w:rsidRPr="007A3CD8">
        <w:rPr>
          <w:sz w:val="24"/>
        </w:rPr>
        <w:t xml:space="preserve">, </w:t>
      </w:r>
      <w:r w:rsidRPr="007A3CD8">
        <w:rPr>
          <w:i/>
          <w:iCs/>
          <w:sz w:val="24"/>
        </w:rPr>
        <w:t>27</w:t>
      </w:r>
      <w:r w:rsidRPr="007A3CD8">
        <w:rPr>
          <w:sz w:val="24"/>
        </w:rPr>
        <w:t>(3), 279–296.</w:t>
      </w:r>
    </w:p>
    <w:p w:rsidR="007A3CD8" w:rsidRPr="007A3CD8" w:rsidRDefault="007A3CD8" w:rsidP="007A3CD8">
      <w:pPr>
        <w:pStyle w:val="Bibliografa"/>
        <w:spacing w:after="240" w:line="288" w:lineRule="auto"/>
        <w:ind w:left="0" w:firstLine="0"/>
        <w:jc w:val="both"/>
        <w:rPr>
          <w:sz w:val="24"/>
        </w:rPr>
      </w:pPr>
      <w:r>
        <w:rPr>
          <w:sz w:val="24"/>
        </w:rPr>
        <w:lastRenderedPageBreak/>
        <w:t>Cooltra Motosharing. (2017)</w:t>
      </w:r>
      <w:r w:rsidRPr="007A3CD8">
        <w:rPr>
          <w:sz w:val="24"/>
        </w:rPr>
        <w:t xml:space="preserve"> eCooltra. Retrieved 10 August 2017, from https://www.ecooltra.com/es/</w:t>
      </w:r>
    </w:p>
    <w:p w:rsidR="007A3CD8" w:rsidRPr="007A3CD8" w:rsidRDefault="007A3CD8" w:rsidP="007A3CD8">
      <w:pPr>
        <w:pStyle w:val="Bibliografa"/>
        <w:spacing w:after="240" w:line="288" w:lineRule="auto"/>
        <w:ind w:left="0" w:firstLine="0"/>
        <w:jc w:val="both"/>
        <w:rPr>
          <w:sz w:val="24"/>
        </w:rPr>
      </w:pPr>
      <w:r>
        <w:rPr>
          <w:sz w:val="24"/>
        </w:rPr>
        <w:t>Drivy. (2017)</w:t>
      </w:r>
      <w:r w:rsidRPr="007A3CD8">
        <w:rPr>
          <w:sz w:val="24"/>
        </w:rPr>
        <w:t xml:space="preserve"> Drivy. Retrieved 7 July 2017, from https://www.drivy.es/</w:t>
      </w:r>
    </w:p>
    <w:p w:rsidR="007A3CD8" w:rsidRPr="007A3CD8" w:rsidRDefault="007A3CD8" w:rsidP="007A3CD8">
      <w:pPr>
        <w:pStyle w:val="Bibliografa"/>
        <w:spacing w:after="240" w:line="288" w:lineRule="auto"/>
        <w:ind w:left="0" w:firstLine="0"/>
        <w:jc w:val="both"/>
        <w:rPr>
          <w:sz w:val="24"/>
        </w:rPr>
      </w:pPr>
      <w:r w:rsidRPr="007A3CD8">
        <w:rPr>
          <w:sz w:val="24"/>
        </w:rPr>
        <w:t>Euro</w:t>
      </w:r>
      <w:r>
        <w:rPr>
          <w:sz w:val="24"/>
        </w:rPr>
        <w:t>pean Environment Agency. (2016)</w:t>
      </w:r>
      <w:r w:rsidRPr="007A3CD8">
        <w:rPr>
          <w:sz w:val="24"/>
        </w:rPr>
        <w:t xml:space="preserve"> Air quality in Europe - 2016 report. Luxembourg: Publications Office of the European Union.</w:t>
      </w:r>
    </w:p>
    <w:p w:rsidR="007A3CD8" w:rsidRPr="007A3CD8" w:rsidRDefault="007A3CD8" w:rsidP="007A3CD8">
      <w:pPr>
        <w:pStyle w:val="Bibliografa"/>
        <w:spacing w:after="240" w:line="288" w:lineRule="auto"/>
        <w:ind w:left="0" w:firstLine="0"/>
        <w:jc w:val="both"/>
        <w:rPr>
          <w:sz w:val="24"/>
        </w:rPr>
      </w:pPr>
      <w:r w:rsidRPr="007A3CD8">
        <w:rPr>
          <w:sz w:val="24"/>
        </w:rPr>
        <w:t>EY G</w:t>
      </w:r>
      <w:r>
        <w:rPr>
          <w:sz w:val="24"/>
        </w:rPr>
        <w:t>lobal Automotive Center. (2013)</w:t>
      </w:r>
      <w:r w:rsidRPr="007A3CD8">
        <w:rPr>
          <w:sz w:val="24"/>
        </w:rPr>
        <w:t xml:space="preserve"> Urban mobility blueprint: Business strategies in an emerging ecosystem. EY.</w:t>
      </w:r>
    </w:p>
    <w:p w:rsidR="007A3CD8" w:rsidRPr="007A3CD8" w:rsidRDefault="007A3CD8" w:rsidP="007A3CD8">
      <w:pPr>
        <w:pStyle w:val="Bibliografa"/>
        <w:spacing w:after="240" w:line="288" w:lineRule="auto"/>
        <w:ind w:left="0" w:firstLine="0"/>
        <w:jc w:val="both"/>
        <w:rPr>
          <w:sz w:val="24"/>
        </w:rPr>
      </w:pPr>
      <w:r>
        <w:rPr>
          <w:sz w:val="24"/>
        </w:rPr>
        <w:t>Fishman, T. (2012)</w:t>
      </w:r>
      <w:r w:rsidRPr="007A3CD8">
        <w:rPr>
          <w:sz w:val="24"/>
        </w:rPr>
        <w:t xml:space="preserve"> Digital-Age Transportation: The Future of Urban Mobility. Deloitte University Press. Retrieved from https://dupress.deloitte.com/dup-us-en/industry/automotive/digital-age-transportation.html</w:t>
      </w:r>
    </w:p>
    <w:p w:rsidR="007A3CD8" w:rsidRPr="007A3CD8" w:rsidRDefault="007A3CD8" w:rsidP="007A3CD8">
      <w:pPr>
        <w:pStyle w:val="Bibliografa"/>
        <w:spacing w:after="240" w:line="288" w:lineRule="auto"/>
        <w:ind w:left="0" w:firstLine="0"/>
        <w:jc w:val="both"/>
        <w:rPr>
          <w:sz w:val="24"/>
        </w:rPr>
      </w:pPr>
      <w:r w:rsidRPr="007A3CD8">
        <w:rPr>
          <w:sz w:val="24"/>
          <w:lang w:val="es-ES"/>
        </w:rPr>
        <w:t>G</w:t>
      </w:r>
      <w:r>
        <w:rPr>
          <w:sz w:val="24"/>
          <w:lang w:val="es-ES"/>
        </w:rPr>
        <w:t>uerrero, D. (2016, November 21)</w:t>
      </w:r>
      <w:r w:rsidRPr="007A3CD8">
        <w:rPr>
          <w:sz w:val="24"/>
          <w:lang w:val="es-ES"/>
        </w:rPr>
        <w:t xml:space="preserve"> Barcelona restringirá la circulación de los vehículos más contaminantes de forma permanente a partir de 2020. </w:t>
      </w:r>
      <w:r w:rsidRPr="007A3CD8">
        <w:rPr>
          <w:sz w:val="24"/>
        </w:rPr>
        <w:t>Retrieved 9 March 2017, from http://www.lavanguardia.com/local/barcelona/20161121/412028354146/barcelona-restricciones-coches-mas-contaminantes-2020.html</w:t>
      </w:r>
    </w:p>
    <w:p w:rsidR="007A3CD8" w:rsidRPr="007A3CD8" w:rsidRDefault="007A3CD8" w:rsidP="007A3CD8">
      <w:pPr>
        <w:pStyle w:val="Bibliografa"/>
        <w:spacing w:after="240" w:line="288" w:lineRule="auto"/>
        <w:ind w:left="0" w:firstLine="0"/>
        <w:jc w:val="both"/>
        <w:rPr>
          <w:sz w:val="24"/>
        </w:rPr>
      </w:pPr>
      <w:r>
        <w:rPr>
          <w:sz w:val="24"/>
        </w:rPr>
        <w:t>Hietanen, S. (2017, February)</w:t>
      </w:r>
      <w:r w:rsidRPr="007A3CD8">
        <w:rPr>
          <w:sz w:val="24"/>
        </w:rPr>
        <w:t xml:space="preserve"> </w:t>
      </w:r>
      <w:r w:rsidRPr="007A3CD8">
        <w:rPr>
          <w:i/>
          <w:iCs/>
          <w:sz w:val="24"/>
        </w:rPr>
        <w:t>Mobility as a Service: does it change the world and when?</w:t>
      </w:r>
      <w:r w:rsidRPr="007A3CD8">
        <w:rPr>
          <w:sz w:val="24"/>
        </w:rPr>
        <w:t xml:space="preserve"> Presented at the VIII Conference of ITS in Catalonia, Barcelona.</w:t>
      </w:r>
    </w:p>
    <w:p w:rsidR="007A3CD8" w:rsidRPr="007A3CD8" w:rsidRDefault="007A3CD8" w:rsidP="007A3CD8">
      <w:pPr>
        <w:pStyle w:val="Bibliografa"/>
        <w:spacing w:after="240" w:line="288" w:lineRule="auto"/>
        <w:ind w:left="0" w:firstLine="0"/>
        <w:jc w:val="both"/>
        <w:rPr>
          <w:sz w:val="24"/>
        </w:rPr>
      </w:pPr>
      <w:r>
        <w:rPr>
          <w:sz w:val="24"/>
        </w:rPr>
        <w:t>Juniper Research. (2015)</w:t>
      </w:r>
      <w:r w:rsidRPr="007A3CD8">
        <w:rPr>
          <w:sz w:val="24"/>
        </w:rPr>
        <w:t xml:space="preserve"> Barcelona Named ‘Global Smart City – 2015’. Retrieved 17 February 2017, from https://www.juniperresearch.com/press/press-releases/barcelona-named-global-smart-city-2015</w:t>
      </w:r>
    </w:p>
    <w:p w:rsidR="007A3CD8" w:rsidRPr="007A3CD8" w:rsidRDefault="007A3CD8" w:rsidP="007A3CD8">
      <w:pPr>
        <w:pStyle w:val="Bibliografa"/>
        <w:spacing w:after="240" w:line="288" w:lineRule="auto"/>
        <w:ind w:left="0" w:firstLine="0"/>
        <w:jc w:val="both"/>
        <w:rPr>
          <w:sz w:val="24"/>
        </w:rPr>
      </w:pPr>
      <w:r w:rsidRPr="007A3CD8">
        <w:rPr>
          <w:sz w:val="24"/>
        </w:rPr>
        <w:t>Juniper R</w:t>
      </w:r>
      <w:r>
        <w:rPr>
          <w:sz w:val="24"/>
        </w:rPr>
        <w:t>esearch. (2016)</w:t>
      </w:r>
      <w:r w:rsidRPr="007A3CD8">
        <w:rPr>
          <w:sz w:val="24"/>
        </w:rPr>
        <w:t xml:space="preserve"> Singapore Named ‘Global Smart City – 2016’. Retrieved 17 February 2017, from https://www.juniperresearch.com/press/press-releases/singapore-named-global-smart-city-2016</w:t>
      </w:r>
    </w:p>
    <w:p w:rsidR="007A3CD8" w:rsidRPr="007A3CD8" w:rsidRDefault="007A3CD8" w:rsidP="007A3CD8">
      <w:pPr>
        <w:pStyle w:val="Bibliografa"/>
        <w:spacing w:after="240" w:line="288" w:lineRule="auto"/>
        <w:ind w:left="0" w:firstLine="0"/>
        <w:jc w:val="both"/>
        <w:rPr>
          <w:sz w:val="24"/>
        </w:rPr>
      </w:pPr>
      <w:r>
        <w:rPr>
          <w:sz w:val="24"/>
        </w:rPr>
        <w:t>Kenworthy, J. R. (2006)</w:t>
      </w:r>
      <w:r w:rsidRPr="007A3CD8">
        <w:rPr>
          <w:sz w:val="24"/>
        </w:rPr>
        <w:t xml:space="preserve"> The eco-city: ten key transport and planning dimensions for sustainable city development. </w:t>
      </w:r>
      <w:r w:rsidRPr="007A3CD8">
        <w:rPr>
          <w:i/>
          <w:iCs/>
          <w:sz w:val="24"/>
        </w:rPr>
        <w:t>Environment and Urbanization</w:t>
      </w:r>
      <w:r w:rsidRPr="007A3CD8">
        <w:rPr>
          <w:sz w:val="24"/>
        </w:rPr>
        <w:t xml:space="preserve">, </w:t>
      </w:r>
      <w:r w:rsidRPr="007A3CD8">
        <w:rPr>
          <w:i/>
          <w:iCs/>
          <w:sz w:val="24"/>
        </w:rPr>
        <w:t>18</w:t>
      </w:r>
      <w:r w:rsidRPr="007A3CD8">
        <w:rPr>
          <w:sz w:val="24"/>
        </w:rPr>
        <w:t>(1), 67–85. https://doi.org/10.1177/0956247806063947</w:t>
      </w:r>
    </w:p>
    <w:p w:rsidR="007A3CD8" w:rsidRPr="007A3CD8" w:rsidRDefault="007A3CD8" w:rsidP="007A3CD8">
      <w:pPr>
        <w:pStyle w:val="Bibliografa"/>
        <w:spacing w:after="240" w:line="288" w:lineRule="auto"/>
        <w:ind w:left="0" w:firstLine="0"/>
        <w:jc w:val="both"/>
        <w:rPr>
          <w:sz w:val="24"/>
        </w:rPr>
      </w:pPr>
      <w:r w:rsidRPr="007A3CD8">
        <w:rPr>
          <w:sz w:val="24"/>
        </w:rPr>
        <w:t xml:space="preserve">Koceva, M. M., Brandmüller, T., Lupu, I., Önnerfors, Å., Corselli-Nordblad, L., Coyette, C., … Europäische Kommission (Eds.). </w:t>
      </w:r>
      <w:r>
        <w:rPr>
          <w:sz w:val="24"/>
        </w:rPr>
        <w:t>(2016)</w:t>
      </w:r>
      <w:r w:rsidRPr="007A3CD8">
        <w:rPr>
          <w:sz w:val="24"/>
        </w:rPr>
        <w:t xml:space="preserve"> </w:t>
      </w:r>
      <w:r w:rsidRPr="007A3CD8">
        <w:rPr>
          <w:i/>
          <w:iCs/>
          <w:sz w:val="24"/>
        </w:rPr>
        <w:t>Urban Europe: statistics on cities, towns and suburbs</w:t>
      </w:r>
      <w:r w:rsidRPr="007A3CD8">
        <w:rPr>
          <w:sz w:val="24"/>
        </w:rPr>
        <w:t xml:space="preserve"> (2016 edition). Luxembourg: Publications Office of the European Union.</w:t>
      </w:r>
    </w:p>
    <w:p w:rsidR="007A3CD8" w:rsidRPr="007A3CD8" w:rsidRDefault="007A3CD8" w:rsidP="007A3CD8">
      <w:pPr>
        <w:pStyle w:val="Bibliografa"/>
        <w:spacing w:after="240" w:line="288" w:lineRule="auto"/>
        <w:ind w:left="0" w:firstLine="0"/>
        <w:jc w:val="both"/>
        <w:rPr>
          <w:sz w:val="24"/>
        </w:rPr>
      </w:pPr>
      <w:r>
        <w:rPr>
          <w:sz w:val="24"/>
        </w:rPr>
        <w:lastRenderedPageBreak/>
        <w:t>Maxi Mobility. (2017)</w:t>
      </w:r>
      <w:r w:rsidRPr="007A3CD8">
        <w:rPr>
          <w:sz w:val="24"/>
        </w:rPr>
        <w:t xml:space="preserve"> Cabify. Retrieved 7 July 2017, from https://cabify.com</w:t>
      </w:r>
    </w:p>
    <w:p w:rsidR="007A3CD8" w:rsidRPr="007A3CD8" w:rsidRDefault="007A3CD8" w:rsidP="007A3CD8">
      <w:pPr>
        <w:pStyle w:val="Bibliografa"/>
        <w:spacing w:after="240" w:line="288" w:lineRule="auto"/>
        <w:ind w:left="0" w:firstLine="0"/>
        <w:jc w:val="both"/>
        <w:rPr>
          <w:sz w:val="24"/>
        </w:rPr>
      </w:pPr>
      <w:r w:rsidRPr="007A3CD8">
        <w:rPr>
          <w:sz w:val="24"/>
        </w:rPr>
        <w:t>McKins</w:t>
      </w:r>
      <w:r>
        <w:rPr>
          <w:sz w:val="24"/>
        </w:rPr>
        <w:t>ey &amp; Company. (2015, September)</w:t>
      </w:r>
      <w:r w:rsidRPr="007A3CD8">
        <w:rPr>
          <w:sz w:val="24"/>
        </w:rPr>
        <w:t xml:space="preserve"> Competing for the connected customer - perspectives on the opportunities created by car connectivity and automation. McKinsey &amp; Company.</w:t>
      </w:r>
    </w:p>
    <w:p w:rsidR="007A3CD8" w:rsidRPr="007A3CD8" w:rsidRDefault="007A3CD8" w:rsidP="007A3CD8">
      <w:pPr>
        <w:pStyle w:val="Bibliografa"/>
        <w:spacing w:after="240" w:line="288" w:lineRule="auto"/>
        <w:ind w:left="0" w:firstLine="0"/>
        <w:jc w:val="both"/>
        <w:rPr>
          <w:sz w:val="24"/>
        </w:rPr>
      </w:pPr>
      <w:r>
        <w:rPr>
          <w:sz w:val="24"/>
        </w:rPr>
        <w:t>moovel. (2017)</w:t>
      </w:r>
      <w:r w:rsidRPr="007A3CD8">
        <w:rPr>
          <w:sz w:val="24"/>
        </w:rPr>
        <w:t xml:space="preserve"> moovel my way. Retrieved 6 March 2017, from https://www.moovel.com</w:t>
      </w:r>
    </w:p>
    <w:p w:rsidR="007A3CD8" w:rsidRPr="007A3CD8" w:rsidRDefault="007A3CD8" w:rsidP="007A3CD8">
      <w:pPr>
        <w:pStyle w:val="Bibliografa"/>
        <w:spacing w:after="240" w:line="288" w:lineRule="auto"/>
        <w:ind w:left="0" w:firstLine="0"/>
        <w:jc w:val="both"/>
        <w:rPr>
          <w:sz w:val="24"/>
        </w:rPr>
      </w:pPr>
      <w:r>
        <w:rPr>
          <w:sz w:val="24"/>
        </w:rPr>
        <w:t>Motit World. (2017)</w:t>
      </w:r>
      <w:r w:rsidRPr="007A3CD8">
        <w:rPr>
          <w:sz w:val="24"/>
        </w:rPr>
        <w:t xml:space="preserve"> Motit. Retrieved 10 August 2017, from http://www.motitworld.com/bcn/</w:t>
      </w:r>
    </w:p>
    <w:p w:rsidR="007A3CD8" w:rsidRPr="007A3CD8" w:rsidRDefault="007A3CD8" w:rsidP="007A3CD8">
      <w:pPr>
        <w:pStyle w:val="Bibliografa"/>
        <w:spacing w:after="240" w:line="288" w:lineRule="auto"/>
        <w:ind w:left="0" w:firstLine="0"/>
        <w:jc w:val="both"/>
        <w:rPr>
          <w:sz w:val="24"/>
        </w:rPr>
      </w:pPr>
      <w:r w:rsidRPr="007A3CD8">
        <w:rPr>
          <w:sz w:val="24"/>
          <w:lang w:val="es-ES"/>
        </w:rPr>
        <w:t xml:space="preserve">Mueller, N., Rojas-Rueda, D., Basagaña, X., Cirach, M., Cole-Hunter, T., Dadvand, P., … </w:t>
      </w:r>
      <w:r>
        <w:rPr>
          <w:sz w:val="24"/>
        </w:rPr>
        <w:t>Nieuwenhuijsen, M. (2016)</w:t>
      </w:r>
      <w:r w:rsidRPr="007A3CD8">
        <w:rPr>
          <w:sz w:val="24"/>
        </w:rPr>
        <w:t xml:space="preserve"> Urban and Transport Planning Related Exposures and Mortality: A Health Impact Assessment for Cities. </w:t>
      </w:r>
      <w:r w:rsidRPr="007A3CD8">
        <w:rPr>
          <w:i/>
          <w:iCs/>
          <w:sz w:val="24"/>
        </w:rPr>
        <w:t>Environmental Health Perspectives</w:t>
      </w:r>
      <w:r w:rsidRPr="007A3CD8">
        <w:rPr>
          <w:sz w:val="24"/>
        </w:rPr>
        <w:t xml:space="preserve">, </w:t>
      </w:r>
      <w:r w:rsidRPr="007A3CD8">
        <w:rPr>
          <w:i/>
          <w:iCs/>
          <w:sz w:val="24"/>
        </w:rPr>
        <w:t>125</w:t>
      </w:r>
      <w:r w:rsidRPr="007A3CD8">
        <w:rPr>
          <w:sz w:val="24"/>
        </w:rPr>
        <w:t>(1). https://doi.org/10.1289/EHP220</w:t>
      </w:r>
    </w:p>
    <w:p w:rsidR="007A3CD8" w:rsidRPr="007A3CD8" w:rsidRDefault="007A3CD8" w:rsidP="007A3CD8">
      <w:pPr>
        <w:pStyle w:val="Bibliografa"/>
        <w:spacing w:after="240" w:line="288" w:lineRule="auto"/>
        <w:ind w:left="0" w:firstLine="0"/>
        <w:jc w:val="both"/>
        <w:rPr>
          <w:sz w:val="24"/>
        </w:rPr>
      </w:pPr>
      <w:r>
        <w:rPr>
          <w:sz w:val="24"/>
        </w:rPr>
        <w:t>mytaxi. (2016)</w:t>
      </w:r>
      <w:r w:rsidRPr="007A3CD8">
        <w:rPr>
          <w:sz w:val="24"/>
        </w:rPr>
        <w:t xml:space="preserve"> mytaxi - The Taxi App. Retrieved 6 March 2017, from https://us.mytaxi.com/index.html</w:t>
      </w:r>
    </w:p>
    <w:p w:rsidR="007A3CD8" w:rsidRPr="007A3CD8" w:rsidRDefault="007A3CD8" w:rsidP="007A3CD8">
      <w:pPr>
        <w:pStyle w:val="Bibliografa"/>
        <w:spacing w:after="240" w:line="288" w:lineRule="auto"/>
        <w:ind w:left="0" w:firstLine="0"/>
        <w:jc w:val="both"/>
        <w:rPr>
          <w:sz w:val="24"/>
        </w:rPr>
      </w:pPr>
      <w:r w:rsidRPr="007A3CD8">
        <w:rPr>
          <w:sz w:val="24"/>
        </w:rPr>
        <w:t>Okuda, T., Hirasawa, S., Matsukuma, N., Fukumoto, T., &amp; Shimura, A. (2012</w:t>
      </w:r>
      <w:r>
        <w:rPr>
          <w:sz w:val="24"/>
        </w:rPr>
        <w:t>, May)</w:t>
      </w:r>
      <w:r w:rsidRPr="007A3CD8">
        <w:rPr>
          <w:sz w:val="24"/>
        </w:rPr>
        <w:t xml:space="preserve"> Smart Mobility for Smart Cities. </w:t>
      </w:r>
      <w:r w:rsidRPr="007A3CD8">
        <w:rPr>
          <w:i/>
          <w:iCs/>
          <w:sz w:val="24"/>
        </w:rPr>
        <w:t>Hitachi Review</w:t>
      </w:r>
      <w:r w:rsidRPr="007A3CD8">
        <w:rPr>
          <w:sz w:val="24"/>
        </w:rPr>
        <w:t xml:space="preserve">, </w:t>
      </w:r>
      <w:r w:rsidRPr="007A3CD8">
        <w:rPr>
          <w:i/>
          <w:iCs/>
          <w:sz w:val="24"/>
        </w:rPr>
        <w:t>61</w:t>
      </w:r>
      <w:r w:rsidRPr="007A3CD8">
        <w:rPr>
          <w:sz w:val="24"/>
        </w:rPr>
        <w:t>(3), 141–146.</w:t>
      </w:r>
    </w:p>
    <w:p w:rsidR="007A3CD8" w:rsidRPr="007A3CD8" w:rsidRDefault="007A3CD8" w:rsidP="007A3CD8">
      <w:pPr>
        <w:pStyle w:val="Bibliografa"/>
        <w:spacing w:after="240" w:line="288" w:lineRule="auto"/>
        <w:ind w:left="0" w:firstLine="0"/>
        <w:jc w:val="both"/>
        <w:rPr>
          <w:sz w:val="24"/>
        </w:rPr>
      </w:pPr>
      <w:r>
        <w:rPr>
          <w:sz w:val="24"/>
        </w:rPr>
        <w:t>Outo. (2017)</w:t>
      </w:r>
      <w:r w:rsidRPr="007A3CD8">
        <w:rPr>
          <w:sz w:val="24"/>
        </w:rPr>
        <w:t xml:space="preserve"> Outo. Retrieved 10 August 2017, from https://www.outo.es/</w:t>
      </w:r>
    </w:p>
    <w:p w:rsidR="007A3CD8" w:rsidRPr="007A3CD8" w:rsidRDefault="007A3CD8" w:rsidP="007A3CD8">
      <w:pPr>
        <w:pStyle w:val="Bibliografa"/>
        <w:spacing w:after="240" w:line="288" w:lineRule="auto"/>
        <w:ind w:left="0" w:firstLine="0"/>
        <w:jc w:val="both"/>
        <w:rPr>
          <w:sz w:val="24"/>
        </w:rPr>
      </w:pPr>
      <w:r>
        <w:rPr>
          <w:sz w:val="24"/>
        </w:rPr>
        <w:t>Schor, J. (2014)</w:t>
      </w:r>
      <w:r w:rsidRPr="007A3CD8">
        <w:rPr>
          <w:sz w:val="24"/>
        </w:rPr>
        <w:t xml:space="preserve"> Debating the sharing economy. </w:t>
      </w:r>
      <w:r w:rsidRPr="007A3CD8">
        <w:rPr>
          <w:i/>
          <w:iCs/>
          <w:sz w:val="24"/>
        </w:rPr>
        <w:t>Great Transition Initiative</w:t>
      </w:r>
      <w:r w:rsidRPr="007A3CD8">
        <w:rPr>
          <w:sz w:val="24"/>
        </w:rPr>
        <w:t>. Retrieved from http://www.tellus.org/pub/Schor_Debating_the_Sharing_Economy.pdf</w:t>
      </w:r>
    </w:p>
    <w:p w:rsidR="007A3CD8" w:rsidRPr="007A3CD8" w:rsidRDefault="007A3CD8" w:rsidP="007A3CD8">
      <w:pPr>
        <w:pStyle w:val="Bibliografa"/>
        <w:spacing w:after="240" w:line="288" w:lineRule="auto"/>
        <w:ind w:left="0" w:firstLine="0"/>
        <w:jc w:val="both"/>
        <w:rPr>
          <w:sz w:val="24"/>
        </w:rPr>
      </w:pPr>
      <w:r>
        <w:rPr>
          <w:sz w:val="24"/>
        </w:rPr>
        <w:t>Sharing Muving. (2017)</w:t>
      </w:r>
      <w:r w:rsidRPr="007A3CD8">
        <w:rPr>
          <w:sz w:val="24"/>
        </w:rPr>
        <w:t xml:space="preserve"> Muving [Muving]. Retrieved 10 August 2017, from http://www.muving.com/</w:t>
      </w:r>
    </w:p>
    <w:p w:rsidR="007A3CD8" w:rsidRPr="007A3CD8" w:rsidRDefault="007A3CD8" w:rsidP="007A3CD8">
      <w:pPr>
        <w:pStyle w:val="Bibliografa"/>
        <w:spacing w:after="240" w:line="288" w:lineRule="auto"/>
        <w:ind w:left="0" w:firstLine="0"/>
        <w:jc w:val="both"/>
        <w:rPr>
          <w:sz w:val="24"/>
        </w:rPr>
      </w:pPr>
      <w:r>
        <w:rPr>
          <w:sz w:val="24"/>
        </w:rPr>
        <w:t>SocialCar. (2017)</w:t>
      </w:r>
      <w:r w:rsidRPr="007A3CD8">
        <w:rPr>
          <w:sz w:val="24"/>
        </w:rPr>
        <w:t xml:space="preserve"> SocialCar. Retrieved 25 January 2017, from https://www.socialcar.com/</w:t>
      </w:r>
    </w:p>
    <w:p w:rsidR="007A3CD8" w:rsidRPr="007A3CD8" w:rsidRDefault="007A3CD8" w:rsidP="007A3CD8">
      <w:pPr>
        <w:pStyle w:val="Bibliografa"/>
        <w:spacing w:after="240" w:line="288" w:lineRule="auto"/>
        <w:ind w:left="0" w:firstLine="0"/>
        <w:jc w:val="both"/>
        <w:rPr>
          <w:sz w:val="24"/>
        </w:rPr>
      </w:pPr>
      <w:r>
        <w:rPr>
          <w:sz w:val="24"/>
        </w:rPr>
        <w:t>UITP. (2017, January)</w:t>
      </w:r>
      <w:r w:rsidRPr="007A3CD8">
        <w:rPr>
          <w:sz w:val="24"/>
        </w:rPr>
        <w:t xml:space="preserve"> Autonomous vehicles: a potential game changer for urban mobility. International Association of Public Transport.</w:t>
      </w:r>
    </w:p>
    <w:p w:rsidR="007A3CD8" w:rsidRPr="007A3CD8" w:rsidRDefault="007A3CD8" w:rsidP="007A3CD8">
      <w:pPr>
        <w:pStyle w:val="Bibliografa"/>
        <w:spacing w:after="240" w:line="288" w:lineRule="auto"/>
        <w:ind w:left="0" w:firstLine="0"/>
        <w:jc w:val="both"/>
        <w:rPr>
          <w:sz w:val="24"/>
        </w:rPr>
      </w:pPr>
      <w:r w:rsidRPr="007A3CD8">
        <w:rPr>
          <w:sz w:val="24"/>
        </w:rPr>
        <w:t>United Nations, Department of Economic and Social Affairs</w:t>
      </w:r>
      <w:r>
        <w:rPr>
          <w:sz w:val="24"/>
        </w:rPr>
        <w:t>, &amp; Population Division. (2014)</w:t>
      </w:r>
      <w:r w:rsidRPr="007A3CD8">
        <w:rPr>
          <w:sz w:val="24"/>
        </w:rPr>
        <w:t xml:space="preserve"> </w:t>
      </w:r>
      <w:r w:rsidRPr="007A3CD8">
        <w:rPr>
          <w:i/>
          <w:iCs/>
          <w:sz w:val="24"/>
        </w:rPr>
        <w:t>World urbanization prospects: the 2014 revision : highlights</w:t>
      </w:r>
      <w:r w:rsidRPr="007A3CD8">
        <w:rPr>
          <w:sz w:val="24"/>
        </w:rPr>
        <w:t>.</w:t>
      </w:r>
    </w:p>
    <w:p w:rsidR="007A3CD8" w:rsidRPr="007A3CD8" w:rsidRDefault="007A3CD8" w:rsidP="007A3CD8">
      <w:pPr>
        <w:pStyle w:val="Bibliografa"/>
        <w:spacing w:after="240" w:line="288" w:lineRule="auto"/>
        <w:ind w:left="0" w:firstLine="0"/>
        <w:jc w:val="both"/>
        <w:rPr>
          <w:sz w:val="24"/>
        </w:rPr>
      </w:pPr>
      <w:r w:rsidRPr="007A3CD8">
        <w:rPr>
          <w:sz w:val="24"/>
        </w:rPr>
        <w:t>V</w:t>
      </w:r>
      <w:r>
        <w:rPr>
          <w:sz w:val="24"/>
        </w:rPr>
        <w:t>illalante, M. (2017, February)n</w:t>
      </w:r>
      <w:r w:rsidRPr="007A3CD8">
        <w:rPr>
          <w:i/>
          <w:iCs/>
          <w:sz w:val="24"/>
        </w:rPr>
        <w:t>MaaS : un nuevo paradigma de gobernanza</w:t>
      </w:r>
      <w:r w:rsidRPr="007A3CD8">
        <w:rPr>
          <w:sz w:val="24"/>
        </w:rPr>
        <w:t>. Presented at the VIII Conference of ITS in Catalonia, Barcelona.</w:t>
      </w:r>
    </w:p>
    <w:p w:rsidR="007A3CD8" w:rsidRPr="007A3CD8" w:rsidRDefault="007A3CD8" w:rsidP="007A3CD8">
      <w:pPr>
        <w:pStyle w:val="Bibliografa"/>
        <w:spacing w:after="240" w:line="288" w:lineRule="auto"/>
        <w:ind w:left="0" w:firstLine="0"/>
        <w:jc w:val="both"/>
        <w:rPr>
          <w:sz w:val="24"/>
        </w:rPr>
      </w:pPr>
      <w:r>
        <w:rPr>
          <w:sz w:val="24"/>
        </w:rPr>
        <w:lastRenderedPageBreak/>
        <w:t>Whim. (2016)</w:t>
      </w:r>
      <w:r w:rsidRPr="007A3CD8">
        <w:rPr>
          <w:sz w:val="24"/>
        </w:rPr>
        <w:t xml:space="preserve"> Whim travel by MaaS Global [Whim]. Retrieved 6 March 2017, from https://whimapp.com/fi-en/</w:t>
      </w:r>
    </w:p>
    <w:p w:rsidR="007A3CD8" w:rsidRPr="007A3CD8" w:rsidRDefault="007A3CD8" w:rsidP="007A3CD8">
      <w:pPr>
        <w:pStyle w:val="Bibliografa"/>
        <w:spacing w:after="240" w:line="288" w:lineRule="auto"/>
        <w:ind w:left="0" w:firstLine="0"/>
        <w:jc w:val="both"/>
        <w:rPr>
          <w:sz w:val="24"/>
        </w:rPr>
      </w:pPr>
      <w:r>
        <w:rPr>
          <w:sz w:val="24"/>
        </w:rPr>
        <w:t>YUGO Urban Mobility. (2017)</w:t>
      </w:r>
      <w:r w:rsidRPr="007A3CD8">
        <w:rPr>
          <w:sz w:val="24"/>
        </w:rPr>
        <w:t xml:space="preserve"> YUGO. Retrieved 10 August 2017, from https://www.getyugo.com</w:t>
      </w:r>
    </w:p>
    <w:p w:rsidR="00EE3406" w:rsidRDefault="00A070D3" w:rsidP="007A3CD8">
      <w:pPr>
        <w:pStyle w:val="Bibliographyreferences"/>
        <w:spacing w:line="288" w:lineRule="auto"/>
      </w:pPr>
      <w:r>
        <w:fldChar w:fldCharType="end"/>
      </w:r>
    </w:p>
    <w:p w:rsidR="00EE3406" w:rsidRDefault="00EE3406" w:rsidP="005A55EB">
      <w:pPr>
        <w:pStyle w:val="Bibliographyreferences"/>
        <w:spacing w:line="288" w:lineRule="auto"/>
      </w:pPr>
    </w:p>
    <w:p w:rsidR="00C2679F" w:rsidRDefault="00C2679F" w:rsidP="00C2679F"/>
    <w:sectPr w:rsidR="00C2679F" w:rsidSect="00B40089">
      <w:headerReference w:type="default" r:id="rId18"/>
      <w:footerReference w:type="default" r:id="rId19"/>
      <w:type w:val="oddPage"/>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FB6" w:rsidRDefault="003F4FB6" w:rsidP="005A55EB">
      <w:r>
        <w:separator/>
      </w:r>
    </w:p>
  </w:endnote>
  <w:endnote w:type="continuationSeparator" w:id="0">
    <w:p w:rsidR="003F4FB6" w:rsidRDefault="003F4FB6" w:rsidP="005A55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E7B" w:rsidRPr="005A55EB" w:rsidRDefault="00351E7B" w:rsidP="005A55EB">
    <w:pPr>
      <w:pStyle w:val="copyright"/>
    </w:pPr>
    <w:r w:rsidRPr="005A55EB">
      <w:t>© AET 201</w:t>
    </w:r>
    <w:r>
      <w:t>7</w:t>
    </w:r>
    <w:r w:rsidRPr="005A55EB">
      <w:t xml:space="preserve"> and contributors</w:t>
    </w:r>
  </w:p>
  <w:p w:rsidR="00351E7B" w:rsidRPr="005A55EB" w:rsidRDefault="00A070D3" w:rsidP="005A55EB">
    <w:pPr>
      <w:pStyle w:val="PageNumber1"/>
    </w:pPr>
    <w:r>
      <w:fldChar w:fldCharType="begin"/>
    </w:r>
    <w:r w:rsidR="00351E7B">
      <w:instrText xml:space="preserve"> PAGE   \* MERGEFORMAT </w:instrText>
    </w:r>
    <w:r>
      <w:fldChar w:fldCharType="separate"/>
    </w:r>
    <w:r w:rsidR="00D804ED">
      <w:rPr>
        <w:noProof/>
      </w:rPr>
      <w:t>1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FB6" w:rsidRDefault="003F4FB6" w:rsidP="005A55EB">
      <w:r>
        <w:separator/>
      </w:r>
    </w:p>
  </w:footnote>
  <w:footnote w:type="continuationSeparator" w:id="0">
    <w:p w:rsidR="003F4FB6" w:rsidRDefault="003F4FB6" w:rsidP="005A55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E7B" w:rsidRDefault="00351E7B" w:rsidP="009708D5">
    <w:pPr>
      <w:pStyle w:val="Encabezado"/>
      <w:ind w:left="3600"/>
      <w:jc w:val="right"/>
      <w:rPr>
        <w:noProof/>
        <w:lang w:eastAsia="en-GB"/>
      </w:rPr>
    </w:pPr>
    <w:r>
      <w:rPr>
        <w:noProof/>
        <w:lang w:val="es-ES" w:eastAsia="es-ES"/>
      </w:rPr>
      <w:drawing>
        <wp:anchor distT="0" distB="0" distL="114300" distR="114300" simplePos="0" relativeHeight="251657728" behindDoc="0" locked="0" layoutInCell="1" allowOverlap="1">
          <wp:simplePos x="0" y="0"/>
          <wp:positionH relativeFrom="column">
            <wp:posOffset>-12700</wp:posOffset>
          </wp:positionH>
          <wp:positionV relativeFrom="paragraph">
            <wp:posOffset>-193040</wp:posOffset>
          </wp:positionV>
          <wp:extent cx="694690" cy="875030"/>
          <wp:effectExtent l="0" t="0" r="0" b="127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t="17136"/>
                  <a:stretch>
                    <a:fillRect/>
                  </a:stretch>
                </pic:blipFill>
                <pic:spPr bwMode="auto">
                  <a:xfrm>
                    <a:off x="0" y="0"/>
                    <a:ext cx="694690" cy="875030"/>
                  </a:xfrm>
                  <a:prstGeom prst="rect">
                    <a:avLst/>
                  </a:prstGeom>
                  <a:noFill/>
                  <a:ln>
                    <a:noFill/>
                  </a:ln>
                </pic:spPr>
              </pic:pic>
            </a:graphicData>
          </a:graphic>
        </wp:anchor>
      </w:drawing>
    </w:r>
    <w:r>
      <w:rPr>
        <w:noProof/>
        <w:lang w:val="es-ES" w:eastAsia="es-ES"/>
      </w:rPr>
      <w:drawing>
        <wp:inline distT="0" distB="0" distL="0" distR="0">
          <wp:extent cx="1311275" cy="603885"/>
          <wp:effectExtent l="0" t="0" r="3175" b="5715"/>
          <wp:docPr id="1" name="Picture 2" descr="C:\Users\Sally\Documents\AET Board adviser\ETC 2017\Logos\ETC Logo 2017 FINAL MA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lly\Documents\AET Board adviser\ETC 2017\Logos\ETC Logo 2017 FINAL MASTER.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11275" cy="603885"/>
                  </a:xfrm>
                  <a:prstGeom prst="rect">
                    <a:avLst/>
                  </a:prstGeom>
                  <a:noFill/>
                  <a:ln>
                    <a:noFill/>
                  </a:ln>
                </pic:spPr>
              </pic:pic>
            </a:graphicData>
          </a:graphic>
        </wp:inline>
      </w:drawing>
    </w:r>
    <w:r>
      <w:rPr>
        <w:noProof/>
        <w:lang w:eastAsia="en-GB"/>
      </w:rPr>
      <w:t xml:space="preserve">                                                                             </w:t>
    </w:r>
  </w:p>
  <w:p w:rsidR="00351E7B" w:rsidRDefault="00351E7B" w:rsidP="009708D5">
    <w:pPr>
      <w:pStyle w:val="Encabezado"/>
      <w:ind w:left="3600"/>
      <w:jc w:val="right"/>
    </w:pPr>
    <w:r>
      <w:rPr>
        <w:noProof/>
        <w:lang w:eastAsia="en-GB"/>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A1794"/>
    <w:multiLevelType w:val="hybridMultilevel"/>
    <w:tmpl w:val="50D216AC"/>
    <w:lvl w:ilvl="0" w:tplc="37B69FA6">
      <w:start w:val="1"/>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0A7028E"/>
    <w:multiLevelType w:val="hybridMultilevel"/>
    <w:tmpl w:val="3C04CD0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3B10805"/>
    <w:multiLevelType w:val="hybridMultilevel"/>
    <w:tmpl w:val="99863D8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686166C"/>
    <w:multiLevelType w:val="multilevel"/>
    <w:tmpl w:val="F1AC0C7A"/>
    <w:lvl w:ilvl="0">
      <w:start w:val="1"/>
      <w:numFmt w:val="decimal"/>
      <w:lvlText w:val="%1."/>
      <w:legacy w:legacy="1" w:legacySpace="0" w:legacyIndent="283"/>
      <w:lvlJc w:val="left"/>
      <w:pPr>
        <w:ind w:left="283" w:hanging="283"/>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nsid w:val="2D415F05"/>
    <w:multiLevelType w:val="hybridMultilevel"/>
    <w:tmpl w:val="515C85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F1746A5"/>
    <w:multiLevelType w:val="hybridMultilevel"/>
    <w:tmpl w:val="C8FCF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2E7042F"/>
    <w:multiLevelType w:val="multilevel"/>
    <w:tmpl w:val="E2186E18"/>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055BED"/>
    <w:multiLevelType w:val="hybridMultilevel"/>
    <w:tmpl w:val="B59CA7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3B23773A"/>
    <w:multiLevelType w:val="hybridMultilevel"/>
    <w:tmpl w:val="A1722B48"/>
    <w:lvl w:ilvl="0" w:tplc="8F24F25E">
      <w:start w:val="59"/>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15B70D1"/>
    <w:multiLevelType w:val="hybridMultilevel"/>
    <w:tmpl w:val="61EAE69E"/>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0">
    <w:nsid w:val="43DB79C7"/>
    <w:multiLevelType w:val="hybridMultilevel"/>
    <w:tmpl w:val="0E72812E"/>
    <w:lvl w:ilvl="0" w:tplc="596AAD86">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4D987F00"/>
    <w:multiLevelType w:val="hybridMultilevel"/>
    <w:tmpl w:val="35F2FD88"/>
    <w:lvl w:ilvl="0" w:tplc="A6549338">
      <w:start w:val="4"/>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53203052"/>
    <w:multiLevelType w:val="hybridMultilevel"/>
    <w:tmpl w:val="CE982DD6"/>
    <w:lvl w:ilvl="0" w:tplc="7D386CDC">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60376B93"/>
    <w:multiLevelType w:val="hybridMultilevel"/>
    <w:tmpl w:val="55BEAA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6A00479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EC41E0F"/>
    <w:multiLevelType w:val="hybridMultilevel"/>
    <w:tmpl w:val="26B8A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2"/>
  </w:num>
  <w:num w:numId="4">
    <w:abstractNumId w:val="14"/>
  </w:num>
  <w:num w:numId="5">
    <w:abstractNumId w:val="7"/>
  </w:num>
  <w:num w:numId="6">
    <w:abstractNumId w:val="2"/>
  </w:num>
  <w:num w:numId="7">
    <w:abstractNumId w:val="6"/>
  </w:num>
  <w:num w:numId="8">
    <w:abstractNumId w:val="5"/>
  </w:num>
  <w:num w:numId="9">
    <w:abstractNumId w:val="10"/>
  </w:num>
  <w:num w:numId="10">
    <w:abstractNumId w:val="13"/>
  </w:num>
  <w:num w:numId="11">
    <w:abstractNumId w:val="4"/>
  </w:num>
  <w:num w:numId="12">
    <w:abstractNumId w:val="1"/>
  </w:num>
  <w:num w:numId="13">
    <w:abstractNumId w:val="15"/>
  </w:num>
  <w:num w:numId="14">
    <w:abstractNumId w:val="3"/>
  </w:num>
  <w:num w:numId="15">
    <w:abstractNumId w:val="0"/>
  </w:num>
  <w:num w:numId="16">
    <w:abstractNumId w:val="8"/>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679F"/>
    <w:rsid w:val="0000082D"/>
    <w:rsid w:val="000014C9"/>
    <w:rsid w:val="00001DBE"/>
    <w:rsid w:val="000037E1"/>
    <w:rsid w:val="00004846"/>
    <w:rsid w:val="00010A55"/>
    <w:rsid w:val="00041C38"/>
    <w:rsid w:val="00042576"/>
    <w:rsid w:val="000426EA"/>
    <w:rsid w:val="00043DB1"/>
    <w:rsid w:val="00044484"/>
    <w:rsid w:val="00044912"/>
    <w:rsid w:val="000511B3"/>
    <w:rsid w:val="000527A1"/>
    <w:rsid w:val="00056FDD"/>
    <w:rsid w:val="000623A3"/>
    <w:rsid w:val="00062C39"/>
    <w:rsid w:val="000650CE"/>
    <w:rsid w:val="00065DEF"/>
    <w:rsid w:val="000769B5"/>
    <w:rsid w:val="00080B46"/>
    <w:rsid w:val="00082D6E"/>
    <w:rsid w:val="00091425"/>
    <w:rsid w:val="000921D8"/>
    <w:rsid w:val="000A03F9"/>
    <w:rsid w:val="000A17A8"/>
    <w:rsid w:val="000A3320"/>
    <w:rsid w:val="000B0FF3"/>
    <w:rsid w:val="000B3EAA"/>
    <w:rsid w:val="000B441D"/>
    <w:rsid w:val="000C1FF8"/>
    <w:rsid w:val="000C2A9B"/>
    <w:rsid w:val="000D1FDA"/>
    <w:rsid w:val="000D2702"/>
    <w:rsid w:val="000E04F6"/>
    <w:rsid w:val="000E3398"/>
    <w:rsid w:val="000E3F55"/>
    <w:rsid w:val="000E51CB"/>
    <w:rsid w:val="000E7740"/>
    <w:rsid w:val="000F78FF"/>
    <w:rsid w:val="0010436A"/>
    <w:rsid w:val="0010568C"/>
    <w:rsid w:val="00106B5F"/>
    <w:rsid w:val="00111B06"/>
    <w:rsid w:val="0011287D"/>
    <w:rsid w:val="00113616"/>
    <w:rsid w:val="00113957"/>
    <w:rsid w:val="00117634"/>
    <w:rsid w:val="00121A30"/>
    <w:rsid w:val="00123548"/>
    <w:rsid w:val="00124CB2"/>
    <w:rsid w:val="0013071D"/>
    <w:rsid w:val="00130922"/>
    <w:rsid w:val="00133459"/>
    <w:rsid w:val="00135793"/>
    <w:rsid w:val="00136599"/>
    <w:rsid w:val="00136671"/>
    <w:rsid w:val="001431C3"/>
    <w:rsid w:val="00147624"/>
    <w:rsid w:val="00147BE7"/>
    <w:rsid w:val="00151F86"/>
    <w:rsid w:val="00161CF2"/>
    <w:rsid w:val="00162D81"/>
    <w:rsid w:val="0016625F"/>
    <w:rsid w:val="00171A44"/>
    <w:rsid w:val="0017364E"/>
    <w:rsid w:val="00173EDC"/>
    <w:rsid w:val="00174F68"/>
    <w:rsid w:val="0017593B"/>
    <w:rsid w:val="00195F98"/>
    <w:rsid w:val="001A757A"/>
    <w:rsid w:val="001B1459"/>
    <w:rsid w:val="001B7A29"/>
    <w:rsid w:val="001C1A83"/>
    <w:rsid w:val="001E0847"/>
    <w:rsid w:val="001E53BE"/>
    <w:rsid w:val="001E6C82"/>
    <w:rsid w:val="001E7B5E"/>
    <w:rsid w:val="001F20EE"/>
    <w:rsid w:val="001F22A5"/>
    <w:rsid w:val="001F67C1"/>
    <w:rsid w:val="00205AD8"/>
    <w:rsid w:val="00205F60"/>
    <w:rsid w:val="002077A5"/>
    <w:rsid w:val="00211AE9"/>
    <w:rsid w:val="00214DBA"/>
    <w:rsid w:val="00242D26"/>
    <w:rsid w:val="002431DC"/>
    <w:rsid w:val="0024798D"/>
    <w:rsid w:val="002508B8"/>
    <w:rsid w:val="00251B0F"/>
    <w:rsid w:val="00254337"/>
    <w:rsid w:val="00254FB5"/>
    <w:rsid w:val="002554DE"/>
    <w:rsid w:val="00256D1E"/>
    <w:rsid w:val="002630A0"/>
    <w:rsid w:val="002648AE"/>
    <w:rsid w:val="00280C25"/>
    <w:rsid w:val="0028298C"/>
    <w:rsid w:val="002854D5"/>
    <w:rsid w:val="00292029"/>
    <w:rsid w:val="00295E9B"/>
    <w:rsid w:val="002A0D04"/>
    <w:rsid w:val="002A18E0"/>
    <w:rsid w:val="002B1AD7"/>
    <w:rsid w:val="002B41AE"/>
    <w:rsid w:val="002B5537"/>
    <w:rsid w:val="002B62FE"/>
    <w:rsid w:val="002C0981"/>
    <w:rsid w:val="002C0B7B"/>
    <w:rsid w:val="002C4E77"/>
    <w:rsid w:val="002C6CB5"/>
    <w:rsid w:val="002C6E43"/>
    <w:rsid w:val="002D390C"/>
    <w:rsid w:val="002E2AAB"/>
    <w:rsid w:val="002E63CB"/>
    <w:rsid w:val="002F7F7A"/>
    <w:rsid w:val="0030027E"/>
    <w:rsid w:val="003037A0"/>
    <w:rsid w:val="003038C0"/>
    <w:rsid w:val="00306C33"/>
    <w:rsid w:val="003073E6"/>
    <w:rsid w:val="003103BF"/>
    <w:rsid w:val="00311C85"/>
    <w:rsid w:val="0031261B"/>
    <w:rsid w:val="00314E11"/>
    <w:rsid w:val="00317804"/>
    <w:rsid w:val="0032003D"/>
    <w:rsid w:val="003228E7"/>
    <w:rsid w:val="00326926"/>
    <w:rsid w:val="00330F6F"/>
    <w:rsid w:val="00334044"/>
    <w:rsid w:val="0033469B"/>
    <w:rsid w:val="00335A90"/>
    <w:rsid w:val="00343878"/>
    <w:rsid w:val="00344B1E"/>
    <w:rsid w:val="003460F4"/>
    <w:rsid w:val="00351E7B"/>
    <w:rsid w:val="003550DD"/>
    <w:rsid w:val="003676C7"/>
    <w:rsid w:val="00373CAC"/>
    <w:rsid w:val="0037754E"/>
    <w:rsid w:val="00384CD3"/>
    <w:rsid w:val="0038757C"/>
    <w:rsid w:val="00390AC6"/>
    <w:rsid w:val="00393A0B"/>
    <w:rsid w:val="003A075C"/>
    <w:rsid w:val="003A10A6"/>
    <w:rsid w:val="003A33AB"/>
    <w:rsid w:val="003A5C06"/>
    <w:rsid w:val="003A73C8"/>
    <w:rsid w:val="003B0B68"/>
    <w:rsid w:val="003B307C"/>
    <w:rsid w:val="003B5673"/>
    <w:rsid w:val="003B71FF"/>
    <w:rsid w:val="003C1FAA"/>
    <w:rsid w:val="003C6086"/>
    <w:rsid w:val="003C7C88"/>
    <w:rsid w:val="003D17F0"/>
    <w:rsid w:val="003D5B61"/>
    <w:rsid w:val="003E663E"/>
    <w:rsid w:val="003F159F"/>
    <w:rsid w:val="003F4DB8"/>
    <w:rsid w:val="003F4FB6"/>
    <w:rsid w:val="003F759A"/>
    <w:rsid w:val="003F7824"/>
    <w:rsid w:val="003F7B65"/>
    <w:rsid w:val="0040669B"/>
    <w:rsid w:val="004075A2"/>
    <w:rsid w:val="0040770B"/>
    <w:rsid w:val="00410756"/>
    <w:rsid w:val="004125EE"/>
    <w:rsid w:val="00413779"/>
    <w:rsid w:val="0041506F"/>
    <w:rsid w:val="004157C7"/>
    <w:rsid w:val="0041703A"/>
    <w:rsid w:val="00422DFA"/>
    <w:rsid w:val="00425BBC"/>
    <w:rsid w:val="00427A67"/>
    <w:rsid w:val="004301D5"/>
    <w:rsid w:val="00430725"/>
    <w:rsid w:val="004375FA"/>
    <w:rsid w:val="004432B6"/>
    <w:rsid w:val="004435B5"/>
    <w:rsid w:val="00450ED9"/>
    <w:rsid w:val="0045129E"/>
    <w:rsid w:val="0045213E"/>
    <w:rsid w:val="004544A9"/>
    <w:rsid w:val="00460D3B"/>
    <w:rsid w:val="00462CCD"/>
    <w:rsid w:val="0046760C"/>
    <w:rsid w:val="0048184F"/>
    <w:rsid w:val="00481D96"/>
    <w:rsid w:val="00482841"/>
    <w:rsid w:val="0048397A"/>
    <w:rsid w:val="00483E31"/>
    <w:rsid w:val="004867DA"/>
    <w:rsid w:val="00493413"/>
    <w:rsid w:val="00494FA4"/>
    <w:rsid w:val="00495CB3"/>
    <w:rsid w:val="00497011"/>
    <w:rsid w:val="004A12B8"/>
    <w:rsid w:val="004A32F7"/>
    <w:rsid w:val="004A46B6"/>
    <w:rsid w:val="004A4AC9"/>
    <w:rsid w:val="004A4C70"/>
    <w:rsid w:val="004A6759"/>
    <w:rsid w:val="004B75A7"/>
    <w:rsid w:val="004C2C53"/>
    <w:rsid w:val="004D0EDD"/>
    <w:rsid w:val="004D33B9"/>
    <w:rsid w:val="004D391F"/>
    <w:rsid w:val="004E042B"/>
    <w:rsid w:val="004E2504"/>
    <w:rsid w:val="004E3855"/>
    <w:rsid w:val="004E44CE"/>
    <w:rsid w:val="004E53BB"/>
    <w:rsid w:val="004F0465"/>
    <w:rsid w:val="004F1341"/>
    <w:rsid w:val="004F1386"/>
    <w:rsid w:val="004F26E8"/>
    <w:rsid w:val="004F4749"/>
    <w:rsid w:val="004F5317"/>
    <w:rsid w:val="004F72AC"/>
    <w:rsid w:val="0050415A"/>
    <w:rsid w:val="0050487C"/>
    <w:rsid w:val="005051BA"/>
    <w:rsid w:val="005075E2"/>
    <w:rsid w:val="0051118F"/>
    <w:rsid w:val="00511D6A"/>
    <w:rsid w:val="00513F99"/>
    <w:rsid w:val="00521637"/>
    <w:rsid w:val="00522B47"/>
    <w:rsid w:val="00530FCA"/>
    <w:rsid w:val="005337EF"/>
    <w:rsid w:val="00533B12"/>
    <w:rsid w:val="005346B4"/>
    <w:rsid w:val="005355D0"/>
    <w:rsid w:val="0053701E"/>
    <w:rsid w:val="005403DC"/>
    <w:rsid w:val="005403F4"/>
    <w:rsid w:val="00542CBD"/>
    <w:rsid w:val="00542FE3"/>
    <w:rsid w:val="005468CE"/>
    <w:rsid w:val="005477EE"/>
    <w:rsid w:val="00554863"/>
    <w:rsid w:val="00564D96"/>
    <w:rsid w:val="00576AD9"/>
    <w:rsid w:val="00581FBB"/>
    <w:rsid w:val="005907C7"/>
    <w:rsid w:val="00593977"/>
    <w:rsid w:val="005A1212"/>
    <w:rsid w:val="005A2B6F"/>
    <w:rsid w:val="005A3524"/>
    <w:rsid w:val="005A4C9A"/>
    <w:rsid w:val="005A55EB"/>
    <w:rsid w:val="005A7A3C"/>
    <w:rsid w:val="005C209E"/>
    <w:rsid w:val="005C375D"/>
    <w:rsid w:val="005C3C85"/>
    <w:rsid w:val="005D31F0"/>
    <w:rsid w:val="005D5AD2"/>
    <w:rsid w:val="005D7AFE"/>
    <w:rsid w:val="005E2534"/>
    <w:rsid w:val="005E2B33"/>
    <w:rsid w:val="005E3876"/>
    <w:rsid w:val="005E45FD"/>
    <w:rsid w:val="005E61F5"/>
    <w:rsid w:val="005E7F90"/>
    <w:rsid w:val="005F3ADD"/>
    <w:rsid w:val="006074E5"/>
    <w:rsid w:val="006116E2"/>
    <w:rsid w:val="00612FC7"/>
    <w:rsid w:val="00613BAD"/>
    <w:rsid w:val="00614AF5"/>
    <w:rsid w:val="0061569A"/>
    <w:rsid w:val="0061643E"/>
    <w:rsid w:val="006179D0"/>
    <w:rsid w:val="00620589"/>
    <w:rsid w:val="0062175A"/>
    <w:rsid w:val="006228E8"/>
    <w:rsid w:val="006254C3"/>
    <w:rsid w:val="00632BE5"/>
    <w:rsid w:val="00632CD1"/>
    <w:rsid w:val="0064099C"/>
    <w:rsid w:val="00653487"/>
    <w:rsid w:val="00661454"/>
    <w:rsid w:val="00664C96"/>
    <w:rsid w:val="00671F46"/>
    <w:rsid w:val="0068012F"/>
    <w:rsid w:val="006815CC"/>
    <w:rsid w:val="00690D83"/>
    <w:rsid w:val="00692242"/>
    <w:rsid w:val="006957EC"/>
    <w:rsid w:val="006A1BAF"/>
    <w:rsid w:val="006A2993"/>
    <w:rsid w:val="006A4FB2"/>
    <w:rsid w:val="006A7341"/>
    <w:rsid w:val="006B1CE6"/>
    <w:rsid w:val="006C1DBA"/>
    <w:rsid w:val="006C22C7"/>
    <w:rsid w:val="006C425A"/>
    <w:rsid w:val="006D1AC3"/>
    <w:rsid w:val="006D6B5C"/>
    <w:rsid w:val="006D6E17"/>
    <w:rsid w:val="006E038C"/>
    <w:rsid w:val="006E03BE"/>
    <w:rsid w:val="006E3811"/>
    <w:rsid w:val="006E4C4F"/>
    <w:rsid w:val="006E590A"/>
    <w:rsid w:val="006E5EBF"/>
    <w:rsid w:val="006F0644"/>
    <w:rsid w:val="006F438C"/>
    <w:rsid w:val="006F505A"/>
    <w:rsid w:val="00700FD4"/>
    <w:rsid w:val="00702AF0"/>
    <w:rsid w:val="007075D2"/>
    <w:rsid w:val="00710466"/>
    <w:rsid w:val="00723BC8"/>
    <w:rsid w:val="00726924"/>
    <w:rsid w:val="00730D2F"/>
    <w:rsid w:val="007336BD"/>
    <w:rsid w:val="00741BC9"/>
    <w:rsid w:val="007421C9"/>
    <w:rsid w:val="00745810"/>
    <w:rsid w:val="0074642A"/>
    <w:rsid w:val="00753E07"/>
    <w:rsid w:val="007547B0"/>
    <w:rsid w:val="007550A2"/>
    <w:rsid w:val="0076279C"/>
    <w:rsid w:val="00762F34"/>
    <w:rsid w:val="0076375A"/>
    <w:rsid w:val="00767748"/>
    <w:rsid w:val="007679EE"/>
    <w:rsid w:val="00767B41"/>
    <w:rsid w:val="00774688"/>
    <w:rsid w:val="007756DE"/>
    <w:rsid w:val="00776EB0"/>
    <w:rsid w:val="0077740D"/>
    <w:rsid w:val="00782A96"/>
    <w:rsid w:val="00782DBF"/>
    <w:rsid w:val="00794C7F"/>
    <w:rsid w:val="00794E16"/>
    <w:rsid w:val="00795979"/>
    <w:rsid w:val="0079655E"/>
    <w:rsid w:val="00797C9F"/>
    <w:rsid w:val="00797F7B"/>
    <w:rsid w:val="007A3CD8"/>
    <w:rsid w:val="007A4A5F"/>
    <w:rsid w:val="007A7525"/>
    <w:rsid w:val="007A7A7B"/>
    <w:rsid w:val="007B211B"/>
    <w:rsid w:val="007B4ACC"/>
    <w:rsid w:val="007B4D30"/>
    <w:rsid w:val="007B739B"/>
    <w:rsid w:val="007C086E"/>
    <w:rsid w:val="007C2071"/>
    <w:rsid w:val="007D31AC"/>
    <w:rsid w:val="007D48FB"/>
    <w:rsid w:val="007D6576"/>
    <w:rsid w:val="007D6A73"/>
    <w:rsid w:val="007D6C6C"/>
    <w:rsid w:val="007E2AF9"/>
    <w:rsid w:val="007E2D4A"/>
    <w:rsid w:val="007E56C7"/>
    <w:rsid w:val="007E6A35"/>
    <w:rsid w:val="007F0AE6"/>
    <w:rsid w:val="007F1E69"/>
    <w:rsid w:val="007F539B"/>
    <w:rsid w:val="007F6C2F"/>
    <w:rsid w:val="0080044C"/>
    <w:rsid w:val="00804C17"/>
    <w:rsid w:val="00807076"/>
    <w:rsid w:val="008073B6"/>
    <w:rsid w:val="00815232"/>
    <w:rsid w:val="00815FEF"/>
    <w:rsid w:val="008167A4"/>
    <w:rsid w:val="00816F6D"/>
    <w:rsid w:val="0082422B"/>
    <w:rsid w:val="008321FB"/>
    <w:rsid w:val="0083500A"/>
    <w:rsid w:val="008352C2"/>
    <w:rsid w:val="0083715F"/>
    <w:rsid w:val="00852F3F"/>
    <w:rsid w:val="008554E3"/>
    <w:rsid w:val="00857B9B"/>
    <w:rsid w:val="00865DD9"/>
    <w:rsid w:val="00877021"/>
    <w:rsid w:val="00877FA3"/>
    <w:rsid w:val="00883339"/>
    <w:rsid w:val="008909F1"/>
    <w:rsid w:val="008A0745"/>
    <w:rsid w:val="008A75EF"/>
    <w:rsid w:val="008B0D70"/>
    <w:rsid w:val="008B15A6"/>
    <w:rsid w:val="008B1EEE"/>
    <w:rsid w:val="008B2E8A"/>
    <w:rsid w:val="008B321B"/>
    <w:rsid w:val="008B5C9E"/>
    <w:rsid w:val="008C539E"/>
    <w:rsid w:val="008C5621"/>
    <w:rsid w:val="008D6527"/>
    <w:rsid w:val="008E0482"/>
    <w:rsid w:val="008E390E"/>
    <w:rsid w:val="008E3BCF"/>
    <w:rsid w:val="008F2171"/>
    <w:rsid w:val="008F3B17"/>
    <w:rsid w:val="008F45F1"/>
    <w:rsid w:val="008F5802"/>
    <w:rsid w:val="008F7A1B"/>
    <w:rsid w:val="008F7E33"/>
    <w:rsid w:val="00903DDE"/>
    <w:rsid w:val="00905348"/>
    <w:rsid w:val="00910642"/>
    <w:rsid w:val="009225CA"/>
    <w:rsid w:val="00926B8F"/>
    <w:rsid w:val="00930317"/>
    <w:rsid w:val="00933441"/>
    <w:rsid w:val="009354BF"/>
    <w:rsid w:val="00946960"/>
    <w:rsid w:val="00946ED1"/>
    <w:rsid w:val="00946F58"/>
    <w:rsid w:val="00953141"/>
    <w:rsid w:val="00955896"/>
    <w:rsid w:val="00955F40"/>
    <w:rsid w:val="00956814"/>
    <w:rsid w:val="009569CC"/>
    <w:rsid w:val="00964F4A"/>
    <w:rsid w:val="00967973"/>
    <w:rsid w:val="009708D5"/>
    <w:rsid w:val="00973184"/>
    <w:rsid w:val="00977B90"/>
    <w:rsid w:val="009925A9"/>
    <w:rsid w:val="00992D40"/>
    <w:rsid w:val="00996A70"/>
    <w:rsid w:val="009A0E71"/>
    <w:rsid w:val="009A25C9"/>
    <w:rsid w:val="009A2BD9"/>
    <w:rsid w:val="009A42C0"/>
    <w:rsid w:val="009B1A62"/>
    <w:rsid w:val="009B1B8B"/>
    <w:rsid w:val="009B2384"/>
    <w:rsid w:val="009B23F2"/>
    <w:rsid w:val="009B25DF"/>
    <w:rsid w:val="009B2CDE"/>
    <w:rsid w:val="009B2ECB"/>
    <w:rsid w:val="009B37E3"/>
    <w:rsid w:val="009B4E14"/>
    <w:rsid w:val="009B4E83"/>
    <w:rsid w:val="009B52AF"/>
    <w:rsid w:val="009B67E0"/>
    <w:rsid w:val="009B70EE"/>
    <w:rsid w:val="009C0170"/>
    <w:rsid w:val="009C3B8B"/>
    <w:rsid w:val="009D265E"/>
    <w:rsid w:val="009D32B3"/>
    <w:rsid w:val="009D64D5"/>
    <w:rsid w:val="009E32D7"/>
    <w:rsid w:val="009F48A2"/>
    <w:rsid w:val="00A009EC"/>
    <w:rsid w:val="00A01775"/>
    <w:rsid w:val="00A0194D"/>
    <w:rsid w:val="00A02644"/>
    <w:rsid w:val="00A02668"/>
    <w:rsid w:val="00A0576E"/>
    <w:rsid w:val="00A070D3"/>
    <w:rsid w:val="00A11BBF"/>
    <w:rsid w:val="00A149F1"/>
    <w:rsid w:val="00A15D61"/>
    <w:rsid w:val="00A17FA5"/>
    <w:rsid w:val="00A303E1"/>
    <w:rsid w:val="00A32816"/>
    <w:rsid w:val="00A4268C"/>
    <w:rsid w:val="00A43E80"/>
    <w:rsid w:val="00A451C2"/>
    <w:rsid w:val="00A47159"/>
    <w:rsid w:val="00A50DA7"/>
    <w:rsid w:val="00A57153"/>
    <w:rsid w:val="00A64B47"/>
    <w:rsid w:val="00A65497"/>
    <w:rsid w:val="00A66D55"/>
    <w:rsid w:val="00A71E6F"/>
    <w:rsid w:val="00A73CA5"/>
    <w:rsid w:val="00A7418B"/>
    <w:rsid w:val="00A7633B"/>
    <w:rsid w:val="00A80C4B"/>
    <w:rsid w:val="00A839D0"/>
    <w:rsid w:val="00A856FA"/>
    <w:rsid w:val="00A86234"/>
    <w:rsid w:val="00A87633"/>
    <w:rsid w:val="00A87928"/>
    <w:rsid w:val="00A9054B"/>
    <w:rsid w:val="00A90A9D"/>
    <w:rsid w:val="00A97CD2"/>
    <w:rsid w:val="00AA0FC7"/>
    <w:rsid w:val="00AB1533"/>
    <w:rsid w:val="00AB59EC"/>
    <w:rsid w:val="00AC0376"/>
    <w:rsid w:val="00AC03C6"/>
    <w:rsid w:val="00AC0809"/>
    <w:rsid w:val="00AC1346"/>
    <w:rsid w:val="00AC5D71"/>
    <w:rsid w:val="00AC69A0"/>
    <w:rsid w:val="00AD0F15"/>
    <w:rsid w:val="00AD2543"/>
    <w:rsid w:val="00AE0B0C"/>
    <w:rsid w:val="00AE30AC"/>
    <w:rsid w:val="00AE36E9"/>
    <w:rsid w:val="00AE3E7C"/>
    <w:rsid w:val="00AE616B"/>
    <w:rsid w:val="00AE6876"/>
    <w:rsid w:val="00AE7276"/>
    <w:rsid w:val="00AF334B"/>
    <w:rsid w:val="00AF7D84"/>
    <w:rsid w:val="00B027C7"/>
    <w:rsid w:val="00B060DA"/>
    <w:rsid w:val="00B0709E"/>
    <w:rsid w:val="00B101D7"/>
    <w:rsid w:val="00B1263D"/>
    <w:rsid w:val="00B1434E"/>
    <w:rsid w:val="00B14D0F"/>
    <w:rsid w:val="00B17DD9"/>
    <w:rsid w:val="00B203F6"/>
    <w:rsid w:val="00B2296C"/>
    <w:rsid w:val="00B237FA"/>
    <w:rsid w:val="00B31FDD"/>
    <w:rsid w:val="00B32187"/>
    <w:rsid w:val="00B32FAD"/>
    <w:rsid w:val="00B368B6"/>
    <w:rsid w:val="00B36A79"/>
    <w:rsid w:val="00B40089"/>
    <w:rsid w:val="00B46E35"/>
    <w:rsid w:val="00B548DC"/>
    <w:rsid w:val="00B646B7"/>
    <w:rsid w:val="00B73A61"/>
    <w:rsid w:val="00B84F8F"/>
    <w:rsid w:val="00B92576"/>
    <w:rsid w:val="00BA20F8"/>
    <w:rsid w:val="00BA6DD1"/>
    <w:rsid w:val="00BB2E35"/>
    <w:rsid w:val="00BB752A"/>
    <w:rsid w:val="00BC5FE5"/>
    <w:rsid w:val="00BC7A15"/>
    <w:rsid w:val="00BD1E86"/>
    <w:rsid w:val="00BD43FA"/>
    <w:rsid w:val="00BD6009"/>
    <w:rsid w:val="00BE0883"/>
    <w:rsid w:val="00BE1028"/>
    <w:rsid w:val="00BE17E5"/>
    <w:rsid w:val="00BE221D"/>
    <w:rsid w:val="00BE5007"/>
    <w:rsid w:val="00BE7902"/>
    <w:rsid w:val="00BF22C5"/>
    <w:rsid w:val="00BF3C78"/>
    <w:rsid w:val="00BF5E10"/>
    <w:rsid w:val="00BF6465"/>
    <w:rsid w:val="00BF7602"/>
    <w:rsid w:val="00C01B3F"/>
    <w:rsid w:val="00C0302D"/>
    <w:rsid w:val="00C06341"/>
    <w:rsid w:val="00C11D2C"/>
    <w:rsid w:val="00C12930"/>
    <w:rsid w:val="00C1311B"/>
    <w:rsid w:val="00C13FB3"/>
    <w:rsid w:val="00C25EBF"/>
    <w:rsid w:val="00C2647F"/>
    <w:rsid w:val="00C2679F"/>
    <w:rsid w:val="00C27999"/>
    <w:rsid w:val="00C3106D"/>
    <w:rsid w:val="00C3300D"/>
    <w:rsid w:val="00C3376C"/>
    <w:rsid w:val="00C35F90"/>
    <w:rsid w:val="00C37EC2"/>
    <w:rsid w:val="00C37F02"/>
    <w:rsid w:val="00C4245F"/>
    <w:rsid w:val="00C521F5"/>
    <w:rsid w:val="00C56ACE"/>
    <w:rsid w:val="00C57E13"/>
    <w:rsid w:val="00C7008B"/>
    <w:rsid w:val="00C70D21"/>
    <w:rsid w:val="00C718D4"/>
    <w:rsid w:val="00C72EB4"/>
    <w:rsid w:val="00C757EA"/>
    <w:rsid w:val="00C80C72"/>
    <w:rsid w:val="00C81262"/>
    <w:rsid w:val="00C85AF4"/>
    <w:rsid w:val="00C85EAB"/>
    <w:rsid w:val="00C961BD"/>
    <w:rsid w:val="00C9711C"/>
    <w:rsid w:val="00C979EF"/>
    <w:rsid w:val="00CA1C06"/>
    <w:rsid w:val="00CA46AF"/>
    <w:rsid w:val="00CA619C"/>
    <w:rsid w:val="00CA6ACA"/>
    <w:rsid w:val="00CA723C"/>
    <w:rsid w:val="00CB2CCD"/>
    <w:rsid w:val="00CB4F19"/>
    <w:rsid w:val="00CB62F3"/>
    <w:rsid w:val="00CB74C9"/>
    <w:rsid w:val="00CC20DB"/>
    <w:rsid w:val="00CC2428"/>
    <w:rsid w:val="00CC6ACA"/>
    <w:rsid w:val="00CD01A0"/>
    <w:rsid w:val="00CD11B7"/>
    <w:rsid w:val="00CD4FF2"/>
    <w:rsid w:val="00CD6563"/>
    <w:rsid w:val="00CE0985"/>
    <w:rsid w:val="00CE13FD"/>
    <w:rsid w:val="00CE15AA"/>
    <w:rsid w:val="00CE57F5"/>
    <w:rsid w:val="00CE71E3"/>
    <w:rsid w:val="00CF211F"/>
    <w:rsid w:val="00CF2FE9"/>
    <w:rsid w:val="00D0421E"/>
    <w:rsid w:val="00D0777C"/>
    <w:rsid w:val="00D116DC"/>
    <w:rsid w:val="00D17DC8"/>
    <w:rsid w:val="00D2188E"/>
    <w:rsid w:val="00D2205D"/>
    <w:rsid w:val="00D240A2"/>
    <w:rsid w:val="00D26FC4"/>
    <w:rsid w:val="00D26FE8"/>
    <w:rsid w:val="00D30BAB"/>
    <w:rsid w:val="00D30F42"/>
    <w:rsid w:val="00D320C3"/>
    <w:rsid w:val="00D34B31"/>
    <w:rsid w:val="00D35558"/>
    <w:rsid w:val="00D366AC"/>
    <w:rsid w:val="00D4606E"/>
    <w:rsid w:val="00D53419"/>
    <w:rsid w:val="00D54460"/>
    <w:rsid w:val="00D55ED7"/>
    <w:rsid w:val="00D5762A"/>
    <w:rsid w:val="00D62CD5"/>
    <w:rsid w:val="00D645D6"/>
    <w:rsid w:val="00D64CDE"/>
    <w:rsid w:val="00D67DC1"/>
    <w:rsid w:val="00D716D9"/>
    <w:rsid w:val="00D7244B"/>
    <w:rsid w:val="00D76758"/>
    <w:rsid w:val="00D778FE"/>
    <w:rsid w:val="00D804ED"/>
    <w:rsid w:val="00D84E37"/>
    <w:rsid w:val="00D858BB"/>
    <w:rsid w:val="00D92909"/>
    <w:rsid w:val="00D9697A"/>
    <w:rsid w:val="00D97F05"/>
    <w:rsid w:val="00DA0195"/>
    <w:rsid w:val="00DA0A01"/>
    <w:rsid w:val="00DB116E"/>
    <w:rsid w:val="00DB504F"/>
    <w:rsid w:val="00DB530F"/>
    <w:rsid w:val="00DB548E"/>
    <w:rsid w:val="00DB6252"/>
    <w:rsid w:val="00DB6F94"/>
    <w:rsid w:val="00DC0C6B"/>
    <w:rsid w:val="00DC0EEB"/>
    <w:rsid w:val="00DC59F1"/>
    <w:rsid w:val="00DD08A9"/>
    <w:rsid w:val="00DD63DF"/>
    <w:rsid w:val="00DE2C5B"/>
    <w:rsid w:val="00DE3756"/>
    <w:rsid w:val="00DE6D35"/>
    <w:rsid w:val="00DE7CE3"/>
    <w:rsid w:val="00DF0F71"/>
    <w:rsid w:val="00DF195B"/>
    <w:rsid w:val="00DF1A62"/>
    <w:rsid w:val="00DF3FC6"/>
    <w:rsid w:val="00DF414D"/>
    <w:rsid w:val="00DF6D87"/>
    <w:rsid w:val="00DF6F3A"/>
    <w:rsid w:val="00DF7C10"/>
    <w:rsid w:val="00E01760"/>
    <w:rsid w:val="00E02911"/>
    <w:rsid w:val="00E11032"/>
    <w:rsid w:val="00E138A8"/>
    <w:rsid w:val="00E13A9F"/>
    <w:rsid w:val="00E14251"/>
    <w:rsid w:val="00E14BA1"/>
    <w:rsid w:val="00E20F35"/>
    <w:rsid w:val="00E2414D"/>
    <w:rsid w:val="00E26FA4"/>
    <w:rsid w:val="00E42FBA"/>
    <w:rsid w:val="00E44889"/>
    <w:rsid w:val="00E46FE1"/>
    <w:rsid w:val="00E47FA7"/>
    <w:rsid w:val="00E5745B"/>
    <w:rsid w:val="00E63B4B"/>
    <w:rsid w:val="00E65A85"/>
    <w:rsid w:val="00E74DEC"/>
    <w:rsid w:val="00E771B3"/>
    <w:rsid w:val="00E80452"/>
    <w:rsid w:val="00E80DDD"/>
    <w:rsid w:val="00E82E2F"/>
    <w:rsid w:val="00E907D4"/>
    <w:rsid w:val="00E92E23"/>
    <w:rsid w:val="00E95598"/>
    <w:rsid w:val="00E968B5"/>
    <w:rsid w:val="00E970CF"/>
    <w:rsid w:val="00EA6095"/>
    <w:rsid w:val="00EA6FE9"/>
    <w:rsid w:val="00EA7222"/>
    <w:rsid w:val="00EB1BD2"/>
    <w:rsid w:val="00EB69D7"/>
    <w:rsid w:val="00EB77C9"/>
    <w:rsid w:val="00EC1345"/>
    <w:rsid w:val="00EC4657"/>
    <w:rsid w:val="00EC4844"/>
    <w:rsid w:val="00ED4767"/>
    <w:rsid w:val="00ED5EE2"/>
    <w:rsid w:val="00EE040B"/>
    <w:rsid w:val="00EE05DB"/>
    <w:rsid w:val="00EE13BD"/>
    <w:rsid w:val="00EE2CC1"/>
    <w:rsid w:val="00EE3406"/>
    <w:rsid w:val="00EE50D2"/>
    <w:rsid w:val="00EE512F"/>
    <w:rsid w:val="00EF0C3C"/>
    <w:rsid w:val="00EF6408"/>
    <w:rsid w:val="00EF714D"/>
    <w:rsid w:val="00F0097A"/>
    <w:rsid w:val="00F036F0"/>
    <w:rsid w:val="00F04286"/>
    <w:rsid w:val="00F06F24"/>
    <w:rsid w:val="00F140D8"/>
    <w:rsid w:val="00F14955"/>
    <w:rsid w:val="00F16C7E"/>
    <w:rsid w:val="00F205CF"/>
    <w:rsid w:val="00F212E5"/>
    <w:rsid w:val="00F23BBB"/>
    <w:rsid w:val="00F25665"/>
    <w:rsid w:val="00F31F01"/>
    <w:rsid w:val="00F33BE6"/>
    <w:rsid w:val="00F3555B"/>
    <w:rsid w:val="00F41AD1"/>
    <w:rsid w:val="00F50B04"/>
    <w:rsid w:val="00F52E6E"/>
    <w:rsid w:val="00F52EE1"/>
    <w:rsid w:val="00F56A66"/>
    <w:rsid w:val="00F57C7A"/>
    <w:rsid w:val="00F61A7C"/>
    <w:rsid w:val="00F62896"/>
    <w:rsid w:val="00F639D3"/>
    <w:rsid w:val="00F654C2"/>
    <w:rsid w:val="00F67362"/>
    <w:rsid w:val="00F715CC"/>
    <w:rsid w:val="00F87965"/>
    <w:rsid w:val="00F905E8"/>
    <w:rsid w:val="00F926D9"/>
    <w:rsid w:val="00FA0D04"/>
    <w:rsid w:val="00FA127F"/>
    <w:rsid w:val="00FA2DA0"/>
    <w:rsid w:val="00FB0FDB"/>
    <w:rsid w:val="00FB32A1"/>
    <w:rsid w:val="00FB35D4"/>
    <w:rsid w:val="00FC25E2"/>
    <w:rsid w:val="00FC310F"/>
    <w:rsid w:val="00FC5A03"/>
    <w:rsid w:val="00FD0F0B"/>
    <w:rsid w:val="00FD22D1"/>
    <w:rsid w:val="00FD3F10"/>
    <w:rsid w:val="00FD47B0"/>
    <w:rsid w:val="00FD7131"/>
    <w:rsid w:val="00FE2328"/>
    <w:rsid w:val="00FE2FA3"/>
    <w:rsid w:val="00FF0A16"/>
    <w:rsid w:val="00FF2423"/>
    <w:rsid w:val="00FF415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2679F"/>
    <w:rPr>
      <w:rFonts w:ascii="Arial" w:eastAsia="Times New Roman" w:hAnsi="Arial" w:cs="Arial"/>
      <w:szCs w:val="24"/>
      <w:lang w:eastAsia="en-US"/>
    </w:rPr>
  </w:style>
  <w:style w:type="paragraph" w:styleId="Ttulo1">
    <w:name w:val="heading 1"/>
    <w:basedOn w:val="Normal"/>
    <w:next w:val="Normal"/>
    <w:link w:val="Ttulo1Car"/>
    <w:uiPriority w:val="9"/>
    <w:qFormat/>
    <w:rsid w:val="0068012F"/>
    <w:pPr>
      <w:spacing w:before="240" w:after="240"/>
      <w:jc w:val="both"/>
      <w:outlineLvl w:val="0"/>
    </w:pPr>
    <w:rPr>
      <w:b/>
      <w:caps/>
      <w:sz w:val="24"/>
    </w:rPr>
  </w:style>
  <w:style w:type="paragraph" w:styleId="Ttulo2">
    <w:name w:val="heading 2"/>
    <w:basedOn w:val="Ttulo1"/>
    <w:next w:val="Normal"/>
    <w:link w:val="Ttulo2Car"/>
    <w:uiPriority w:val="9"/>
    <w:unhideWhenUsed/>
    <w:qFormat/>
    <w:rsid w:val="0068012F"/>
    <w:pPr>
      <w:numPr>
        <w:ilvl w:val="1"/>
        <w:numId w:val="7"/>
      </w:numPr>
      <w:ind w:left="0" w:hanging="567"/>
      <w:outlineLvl w:val="1"/>
    </w:pPr>
    <w:rPr>
      <w:cap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Redcentaur1">
    <w:name w:val="Redcentaur1"/>
    <w:basedOn w:val="Tablanormal"/>
    <w:uiPriority w:val="99"/>
    <w:rsid w:val="00E95598"/>
    <w:tblPr>
      <w:tblInd w:w="0" w:type="dxa"/>
      <w:tblCellMar>
        <w:top w:w="0" w:type="dxa"/>
        <w:left w:w="108" w:type="dxa"/>
        <w:bottom w:w="0" w:type="dxa"/>
        <w:right w:w="108" w:type="dxa"/>
      </w:tblCellMar>
    </w:tblPr>
  </w:style>
  <w:style w:type="character" w:styleId="Refdecomentario">
    <w:name w:val="annotation reference"/>
    <w:uiPriority w:val="99"/>
    <w:semiHidden/>
    <w:unhideWhenUsed/>
    <w:rsid w:val="00C2679F"/>
    <w:rPr>
      <w:sz w:val="16"/>
      <w:szCs w:val="16"/>
    </w:rPr>
  </w:style>
  <w:style w:type="paragraph" w:styleId="Textocomentario">
    <w:name w:val="annotation text"/>
    <w:basedOn w:val="Normal"/>
    <w:link w:val="TextocomentarioCar"/>
    <w:uiPriority w:val="99"/>
    <w:unhideWhenUsed/>
    <w:rsid w:val="00C2679F"/>
    <w:rPr>
      <w:szCs w:val="20"/>
    </w:rPr>
  </w:style>
  <w:style w:type="character" w:customStyle="1" w:styleId="TextocomentarioCar">
    <w:name w:val="Texto comentario Car"/>
    <w:link w:val="Textocomentario"/>
    <w:uiPriority w:val="99"/>
    <w:rsid w:val="00C2679F"/>
    <w:rPr>
      <w:rFonts w:ascii="Arial" w:eastAsia="Times New Roman" w:hAnsi="Arial" w:cs="Arial"/>
      <w:sz w:val="20"/>
      <w:szCs w:val="20"/>
    </w:rPr>
  </w:style>
  <w:style w:type="paragraph" w:styleId="Textodeglobo">
    <w:name w:val="Balloon Text"/>
    <w:basedOn w:val="Normal"/>
    <w:link w:val="TextodegloboCar"/>
    <w:uiPriority w:val="99"/>
    <w:semiHidden/>
    <w:unhideWhenUsed/>
    <w:rsid w:val="00C2679F"/>
    <w:rPr>
      <w:rFonts w:ascii="Tahoma" w:hAnsi="Tahoma" w:cs="Tahoma"/>
      <w:sz w:val="16"/>
      <w:szCs w:val="16"/>
    </w:rPr>
  </w:style>
  <w:style w:type="character" w:customStyle="1" w:styleId="TextodegloboCar">
    <w:name w:val="Texto de globo Car"/>
    <w:link w:val="Textodeglobo"/>
    <w:uiPriority w:val="99"/>
    <w:semiHidden/>
    <w:rsid w:val="00C2679F"/>
    <w:rPr>
      <w:rFonts w:ascii="Tahoma" w:eastAsia="Times New Roman" w:hAnsi="Tahoma" w:cs="Tahoma"/>
      <w:sz w:val="16"/>
      <w:szCs w:val="16"/>
    </w:rPr>
  </w:style>
  <w:style w:type="paragraph" w:styleId="Ttulo">
    <w:name w:val="Title"/>
    <w:basedOn w:val="Normal"/>
    <w:next w:val="Normal"/>
    <w:link w:val="TtuloCar"/>
    <w:uiPriority w:val="10"/>
    <w:qFormat/>
    <w:rsid w:val="00C2679F"/>
    <w:pPr>
      <w:spacing w:after="240"/>
      <w:jc w:val="center"/>
    </w:pPr>
    <w:rPr>
      <w:b/>
      <w:caps/>
      <w:sz w:val="24"/>
      <w:szCs w:val="22"/>
    </w:rPr>
  </w:style>
  <w:style w:type="character" w:customStyle="1" w:styleId="TtuloCar">
    <w:name w:val="Título Car"/>
    <w:link w:val="Ttulo"/>
    <w:uiPriority w:val="10"/>
    <w:rsid w:val="00C2679F"/>
    <w:rPr>
      <w:rFonts w:ascii="Arial" w:eastAsia="Times New Roman" w:hAnsi="Arial" w:cs="Arial"/>
      <w:b/>
      <w:caps/>
      <w:sz w:val="24"/>
    </w:rPr>
  </w:style>
  <w:style w:type="paragraph" w:customStyle="1" w:styleId="AuthorsName">
    <w:name w:val="Author's Name"/>
    <w:basedOn w:val="Normal"/>
    <w:link w:val="AuthorsNameChar"/>
    <w:qFormat/>
    <w:rsid w:val="00C2679F"/>
    <w:pPr>
      <w:jc w:val="center"/>
    </w:pPr>
    <w:rPr>
      <w:rFonts w:ascii="Calibri" w:hAnsi="Calibri"/>
      <w:sz w:val="22"/>
      <w:szCs w:val="22"/>
    </w:rPr>
  </w:style>
  <w:style w:type="character" w:customStyle="1" w:styleId="Ttulo1Car">
    <w:name w:val="Título 1 Car"/>
    <w:link w:val="Ttulo1"/>
    <w:uiPriority w:val="9"/>
    <w:rsid w:val="0068012F"/>
    <w:rPr>
      <w:rFonts w:ascii="Arial" w:eastAsia="Times New Roman" w:hAnsi="Arial" w:cs="Arial"/>
      <w:b/>
      <w:caps/>
      <w:sz w:val="24"/>
      <w:szCs w:val="24"/>
      <w:lang w:eastAsia="en-US"/>
    </w:rPr>
  </w:style>
  <w:style w:type="character" w:customStyle="1" w:styleId="AuthorsNameChar">
    <w:name w:val="Author's Name Char"/>
    <w:link w:val="AuthorsName"/>
    <w:rsid w:val="00C2679F"/>
    <w:rPr>
      <w:rFonts w:ascii="Calibri" w:eastAsia="Times New Roman" w:hAnsi="Calibri" w:cs="Arial"/>
    </w:rPr>
  </w:style>
  <w:style w:type="paragraph" w:customStyle="1" w:styleId="Text">
    <w:name w:val="Text"/>
    <w:basedOn w:val="Normal"/>
    <w:link w:val="TextChar"/>
    <w:qFormat/>
    <w:rsid w:val="0068012F"/>
    <w:pPr>
      <w:spacing w:after="240" w:line="300" w:lineRule="auto"/>
      <w:jc w:val="both"/>
    </w:pPr>
    <w:rPr>
      <w:sz w:val="24"/>
    </w:rPr>
  </w:style>
  <w:style w:type="paragraph" w:customStyle="1" w:styleId="Subheading">
    <w:name w:val="Subheading"/>
    <w:basedOn w:val="Normal"/>
    <w:link w:val="SubheadingChar"/>
    <w:qFormat/>
    <w:rsid w:val="0068012F"/>
    <w:pPr>
      <w:keepNext/>
      <w:spacing w:before="480" w:after="240"/>
      <w:jc w:val="both"/>
    </w:pPr>
    <w:rPr>
      <w:b/>
      <w:caps/>
      <w:sz w:val="24"/>
    </w:rPr>
  </w:style>
  <w:style w:type="character" w:customStyle="1" w:styleId="TextChar">
    <w:name w:val="Text Char"/>
    <w:link w:val="Text"/>
    <w:rsid w:val="0068012F"/>
    <w:rPr>
      <w:rFonts w:ascii="Arial" w:eastAsia="Times New Roman" w:hAnsi="Arial" w:cs="Arial"/>
      <w:sz w:val="24"/>
      <w:szCs w:val="24"/>
    </w:rPr>
  </w:style>
  <w:style w:type="paragraph" w:customStyle="1" w:styleId="Numbernotes">
    <w:name w:val="Number notes"/>
    <w:basedOn w:val="Normal"/>
    <w:link w:val="NumbernotesChar"/>
    <w:qFormat/>
    <w:rsid w:val="00B40089"/>
    <w:rPr>
      <w:sz w:val="18"/>
      <w:szCs w:val="18"/>
      <w:vertAlign w:val="superscript"/>
    </w:rPr>
  </w:style>
  <w:style w:type="character" w:customStyle="1" w:styleId="SubheadingChar">
    <w:name w:val="Subheading Char"/>
    <w:link w:val="Subheading"/>
    <w:rsid w:val="0068012F"/>
    <w:rPr>
      <w:rFonts w:ascii="Arial" w:eastAsia="Times New Roman" w:hAnsi="Arial" w:cs="Arial"/>
      <w:b/>
      <w:caps/>
      <w:sz w:val="24"/>
      <w:szCs w:val="24"/>
    </w:rPr>
  </w:style>
  <w:style w:type="paragraph" w:customStyle="1" w:styleId="Bibliographyreferences">
    <w:name w:val="Bibliography references"/>
    <w:basedOn w:val="Normal"/>
    <w:link w:val="BibliographyreferencesChar"/>
    <w:qFormat/>
    <w:rsid w:val="00B40089"/>
    <w:pPr>
      <w:spacing w:after="240"/>
      <w:jc w:val="both"/>
    </w:pPr>
    <w:rPr>
      <w:sz w:val="24"/>
    </w:rPr>
  </w:style>
  <w:style w:type="character" w:customStyle="1" w:styleId="NumbernotesChar">
    <w:name w:val="Number notes Char"/>
    <w:link w:val="Numbernotes"/>
    <w:rsid w:val="00B40089"/>
    <w:rPr>
      <w:rFonts w:ascii="Arial" w:eastAsia="Times New Roman" w:hAnsi="Arial" w:cs="Arial"/>
      <w:sz w:val="18"/>
      <w:szCs w:val="18"/>
      <w:vertAlign w:val="superscript"/>
    </w:rPr>
  </w:style>
  <w:style w:type="character" w:customStyle="1" w:styleId="Ttulo2Car">
    <w:name w:val="Título 2 Car"/>
    <w:link w:val="Ttulo2"/>
    <w:uiPriority w:val="9"/>
    <w:rsid w:val="0068012F"/>
    <w:rPr>
      <w:rFonts w:ascii="Arial" w:eastAsia="Times New Roman" w:hAnsi="Arial" w:cs="Arial"/>
      <w:b/>
      <w:sz w:val="24"/>
      <w:szCs w:val="24"/>
    </w:rPr>
  </w:style>
  <w:style w:type="character" w:customStyle="1" w:styleId="BibliographyreferencesChar">
    <w:name w:val="Bibliography references Char"/>
    <w:link w:val="Bibliographyreferences"/>
    <w:rsid w:val="00B40089"/>
    <w:rPr>
      <w:rFonts w:ascii="Arial" w:eastAsia="Times New Roman" w:hAnsi="Arial" w:cs="Arial"/>
      <w:sz w:val="24"/>
      <w:szCs w:val="24"/>
    </w:rPr>
  </w:style>
  <w:style w:type="paragraph" w:styleId="Encabezado">
    <w:name w:val="header"/>
    <w:basedOn w:val="Normal"/>
    <w:link w:val="EncabezadoCar"/>
    <w:uiPriority w:val="99"/>
    <w:unhideWhenUsed/>
    <w:rsid w:val="005A55EB"/>
    <w:pPr>
      <w:tabs>
        <w:tab w:val="center" w:pos="4513"/>
        <w:tab w:val="right" w:pos="9026"/>
      </w:tabs>
    </w:pPr>
  </w:style>
  <w:style w:type="character" w:customStyle="1" w:styleId="EncabezadoCar">
    <w:name w:val="Encabezado Car"/>
    <w:link w:val="Encabezado"/>
    <w:uiPriority w:val="99"/>
    <w:rsid w:val="005A55EB"/>
    <w:rPr>
      <w:rFonts w:ascii="Arial" w:eastAsia="Times New Roman" w:hAnsi="Arial" w:cs="Arial"/>
      <w:sz w:val="20"/>
      <w:szCs w:val="24"/>
    </w:rPr>
  </w:style>
  <w:style w:type="paragraph" w:styleId="Piedepgina">
    <w:name w:val="footer"/>
    <w:basedOn w:val="Normal"/>
    <w:link w:val="PiedepginaCar"/>
    <w:uiPriority w:val="99"/>
    <w:unhideWhenUsed/>
    <w:rsid w:val="005A55EB"/>
    <w:pPr>
      <w:tabs>
        <w:tab w:val="center" w:pos="4513"/>
        <w:tab w:val="right" w:pos="9026"/>
      </w:tabs>
    </w:pPr>
  </w:style>
  <w:style w:type="character" w:customStyle="1" w:styleId="PiedepginaCar">
    <w:name w:val="Pie de página Car"/>
    <w:link w:val="Piedepgina"/>
    <w:uiPriority w:val="99"/>
    <w:rsid w:val="005A55EB"/>
    <w:rPr>
      <w:rFonts w:ascii="Arial" w:eastAsia="Times New Roman" w:hAnsi="Arial" w:cs="Arial"/>
      <w:sz w:val="20"/>
      <w:szCs w:val="24"/>
    </w:rPr>
  </w:style>
  <w:style w:type="paragraph" w:customStyle="1" w:styleId="PageNumber1">
    <w:name w:val="Page Number1"/>
    <w:basedOn w:val="Piedepgina"/>
    <w:link w:val="PagenumberChar"/>
    <w:qFormat/>
    <w:rsid w:val="005A55EB"/>
    <w:pPr>
      <w:jc w:val="center"/>
    </w:pPr>
    <w:rPr>
      <w:sz w:val="24"/>
    </w:rPr>
  </w:style>
  <w:style w:type="paragraph" w:customStyle="1" w:styleId="copyright">
    <w:name w:val="copyright"/>
    <w:basedOn w:val="PageNumber1"/>
    <w:link w:val="copyrightChar"/>
    <w:qFormat/>
    <w:rsid w:val="005A55EB"/>
    <w:pPr>
      <w:jc w:val="left"/>
    </w:pPr>
    <w:rPr>
      <w:sz w:val="20"/>
      <w:szCs w:val="20"/>
    </w:rPr>
  </w:style>
  <w:style w:type="character" w:customStyle="1" w:styleId="PagenumberChar">
    <w:name w:val="Page number Char"/>
    <w:link w:val="PageNumber1"/>
    <w:rsid w:val="005A55EB"/>
    <w:rPr>
      <w:rFonts w:ascii="Arial" w:eastAsia="Times New Roman" w:hAnsi="Arial" w:cs="Arial"/>
      <w:sz w:val="24"/>
      <w:szCs w:val="24"/>
    </w:rPr>
  </w:style>
  <w:style w:type="character" w:styleId="nfasis">
    <w:name w:val="Emphasis"/>
    <w:uiPriority w:val="20"/>
    <w:qFormat/>
    <w:rsid w:val="005A55EB"/>
    <w:rPr>
      <w:i/>
      <w:iCs/>
    </w:rPr>
  </w:style>
  <w:style w:type="character" w:customStyle="1" w:styleId="copyrightChar">
    <w:name w:val="copyright Char"/>
    <w:link w:val="copyright"/>
    <w:rsid w:val="005A55EB"/>
    <w:rPr>
      <w:rFonts w:ascii="Arial" w:eastAsia="Times New Roman" w:hAnsi="Arial" w:cs="Arial"/>
      <w:sz w:val="20"/>
      <w:szCs w:val="20"/>
    </w:rPr>
  </w:style>
  <w:style w:type="character" w:styleId="Textoennegrita">
    <w:name w:val="Strong"/>
    <w:uiPriority w:val="22"/>
    <w:qFormat/>
    <w:rsid w:val="005A55EB"/>
    <w:rPr>
      <w:b/>
      <w:bCs/>
    </w:rPr>
  </w:style>
  <w:style w:type="paragraph" w:styleId="Prrafodelista">
    <w:name w:val="List Paragraph"/>
    <w:basedOn w:val="Normal"/>
    <w:uiPriority w:val="34"/>
    <w:qFormat/>
    <w:rsid w:val="005C3C85"/>
    <w:pPr>
      <w:numPr>
        <w:numId w:val="9"/>
      </w:numPr>
      <w:spacing w:after="120" w:line="288" w:lineRule="auto"/>
      <w:ind w:left="0" w:hanging="284"/>
    </w:pPr>
    <w:rPr>
      <w:sz w:val="24"/>
    </w:rPr>
  </w:style>
  <w:style w:type="paragraph" w:styleId="Asuntodelcomentario">
    <w:name w:val="annotation subject"/>
    <w:basedOn w:val="Textocomentario"/>
    <w:next w:val="Textocomentario"/>
    <w:link w:val="AsuntodelcomentarioCar"/>
    <w:uiPriority w:val="99"/>
    <w:semiHidden/>
    <w:unhideWhenUsed/>
    <w:rsid w:val="009569CC"/>
    <w:rPr>
      <w:b/>
      <w:bCs/>
    </w:rPr>
  </w:style>
  <w:style w:type="character" w:customStyle="1" w:styleId="AsuntodelcomentarioCar">
    <w:name w:val="Asunto del comentario Car"/>
    <w:basedOn w:val="TextocomentarioCar"/>
    <w:link w:val="Asuntodelcomentario"/>
    <w:uiPriority w:val="99"/>
    <w:semiHidden/>
    <w:rsid w:val="009569CC"/>
    <w:rPr>
      <w:rFonts w:ascii="Arial" w:eastAsia="Times New Roman" w:hAnsi="Arial" w:cs="Arial"/>
      <w:b/>
      <w:bCs/>
      <w:sz w:val="20"/>
      <w:szCs w:val="20"/>
      <w:lang w:eastAsia="en-US"/>
    </w:rPr>
  </w:style>
  <w:style w:type="paragraph" w:styleId="Bibliografa">
    <w:name w:val="Bibliography"/>
    <w:basedOn w:val="Normal"/>
    <w:next w:val="Normal"/>
    <w:uiPriority w:val="37"/>
    <w:unhideWhenUsed/>
    <w:rsid w:val="00EE3406"/>
    <w:pPr>
      <w:spacing w:line="480" w:lineRule="auto"/>
      <w:ind w:left="720" w:hanging="720"/>
    </w:pPr>
  </w:style>
  <w:style w:type="table" w:styleId="Sombreadoclaro">
    <w:name w:val="Light Shading"/>
    <w:basedOn w:val="Tablanormal"/>
    <w:uiPriority w:val="60"/>
    <w:rsid w:val="004435B5"/>
    <w:rPr>
      <w:color w:val="000000" w:themeColor="text1" w:themeShade="BF"/>
      <w:lang w:val="es-ES" w:eastAsia="es-E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aconcuadrcula">
    <w:name w:val="Table Grid"/>
    <w:basedOn w:val="Tablanormal"/>
    <w:uiPriority w:val="59"/>
    <w:rsid w:val="006A1B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964F4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2679F"/>
    <w:rPr>
      <w:rFonts w:ascii="Arial" w:eastAsia="Times New Roman" w:hAnsi="Arial" w:cs="Arial"/>
      <w:szCs w:val="24"/>
      <w:lang w:eastAsia="en-US"/>
    </w:rPr>
  </w:style>
  <w:style w:type="paragraph" w:styleId="Ttulo1">
    <w:name w:val="heading 1"/>
    <w:basedOn w:val="Normal"/>
    <w:next w:val="Normal"/>
    <w:link w:val="Ttulo1Car"/>
    <w:uiPriority w:val="9"/>
    <w:qFormat/>
    <w:rsid w:val="0068012F"/>
    <w:pPr>
      <w:spacing w:before="240" w:after="240"/>
      <w:jc w:val="both"/>
      <w:outlineLvl w:val="0"/>
    </w:pPr>
    <w:rPr>
      <w:b/>
      <w:caps/>
      <w:sz w:val="24"/>
    </w:rPr>
  </w:style>
  <w:style w:type="paragraph" w:styleId="Ttulo2">
    <w:name w:val="heading 2"/>
    <w:basedOn w:val="Ttulo1"/>
    <w:next w:val="Normal"/>
    <w:link w:val="Ttulo2Car"/>
    <w:uiPriority w:val="9"/>
    <w:unhideWhenUsed/>
    <w:qFormat/>
    <w:rsid w:val="0068012F"/>
    <w:pPr>
      <w:numPr>
        <w:ilvl w:val="1"/>
        <w:numId w:val="7"/>
      </w:numPr>
      <w:ind w:left="0" w:hanging="567"/>
      <w:outlineLvl w:val="1"/>
    </w:pPr>
    <w:rPr>
      <w:cap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Redcentaur1">
    <w:name w:val="Redcentaur1"/>
    <w:basedOn w:val="Tablanormal"/>
    <w:uiPriority w:val="99"/>
    <w:rsid w:val="00E95598"/>
    <w:tblPr>
      <w:tblInd w:w="0" w:type="dxa"/>
      <w:tblCellMar>
        <w:top w:w="0" w:type="dxa"/>
        <w:left w:w="108" w:type="dxa"/>
        <w:bottom w:w="0" w:type="dxa"/>
        <w:right w:w="108" w:type="dxa"/>
      </w:tblCellMar>
    </w:tblPr>
  </w:style>
  <w:style w:type="character" w:styleId="Refdecomentario">
    <w:name w:val="annotation reference"/>
    <w:uiPriority w:val="99"/>
    <w:semiHidden/>
    <w:unhideWhenUsed/>
    <w:rsid w:val="00C2679F"/>
    <w:rPr>
      <w:sz w:val="16"/>
      <w:szCs w:val="16"/>
    </w:rPr>
  </w:style>
  <w:style w:type="paragraph" w:styleId="Textocomentario">
    <w:name w:val="annotation text"/>
    <w:basedOn w:val="Normal"/>
    <w:link w:val="TextocomentarioCar"/>
    <w:uiPriority w:val="99"/>
    <w:unhideWhenUsed/>
    <w:rsid w:val="00C2679F"/>
    <w:rPr>
      <w:szCs w:val="20"/>
    </w:rPr>
  </w:style>
  <w:style w:type="character" w:customStyle="1" w:styleId="TextocomentarioCar">
    <w:name w:val="Texto comentario Car"/>
    <w:link w:val="Textocomentario"/>
    <w:uiPriority w:val="99"/>
    <w:rsid w:val="00C2679F"/>
    <w:rPr>
      <w:rFonts w:ascii="Arial" w:eastAsia="Times New Roman" w:hAnsi="Arial" w:cs="Arial"/>
      <w:sz w:val="20"/>
      <w:szCs w:val="20"/>
    </w:rPr>
  </w:style>
  <w:style w:type="paragraph" w:styleId="Textodeglobo">
    <w:name w:val="Balloon Text"/>
    <w:basedOn w:val="Normal"/>
    <w:link w:val="TextodegloboCar"/>
    <w:uiPriority w:val="99"/>
    <w:semiHidden/>
    <w:unhideWhenUsed/>
    <w:rsid w:val="00C2679F"/>
    <w:rPr>
      <w:rFonts w:ascii="Tahoma" w:hAnsi="Tahoma" w:cs="Tahoma"/>
      <w:sz w:val="16"/>
      <w:szCs w:val="16"/>
    </w:rPr>
  </w:style>
  <w:style w:type="character" w:customStyle="1" w:styleId="TextodegloboCar">
    <w:name w:val="Texto de globo Car"/>
    <w:link w:val="Textodeglobo"/>
    <w:uiPriority w:val="99"/>
    <w:semiHidden/>
    <w:rsid w:val="00C2679F"/>
    <w:rPr>
      <w:rFonts w:ascii="Tahoma" w:eastAsia="Times New Roman" w:hAnsi="Tahoma" w:cs="Tahoma"/>
      <w:sz w:val="16"/>
      <w:szCs w:val="16"/>
    </w:rPr>
  </w:style>
  <w:style w:type="paragraph" w:styleId="Ttulo">
    <w:name w:val="Title"/>
    <w:basedOn w:val="Normal"/>
    <w:next w:val="Normal"/>
    <w:link w:val="TtuloCar"/>
    <w:uiPriority w:val="10"/>
    <w:qFormat/>
    <w:rsid w:val="00C2679F"/>
    <w:pPr>
      <w:spacing w:after="240"/>
      <w:jc w:val="center"/>
    </w:pPr>
    <w:rPr>
      <w:b/>
      <w:caps/>
      <w:sz w:val="24"/>
      <w:szCs w:val="22"/>
    </w:rPr>
  </w:style>
  <w:style w:type="character" w:customStyle="1" w:styleId="TtuloCar">
    <w:name w:val="Título Car"/>
    <w:link w:val="Ttulo"/>
    <w:uiPriority w:val="10"/>
    <w:rsid w:val="00C2679F"/>
    <w:rPr>
      <w:rFonts w:ascii="Arial" w:eastAsia="Times New Roman" w:hAnsi="Arial" w:cs="Arial"/>
      <w:b/>
      <w:caps/>
      <w:sz w:val="24"/>
    </w:rPr>
  </w:style>
  <w:style w:type="paragraph" w:customStyle="1" w:styleId="AuthorsName">
    <w:name w:val="Author's Name"/>
    <w:basedOn w:val="Normal"/>
    <w:link w:val="AuthorsNameChar"/>
    <w:qFormat/>
    <w:rsid w:val="00C2679F"/>
    <w:pPr>
      <w:jc w:val="center"/>
    </w:pPr>
    <w:rPr>
      <w:rFonts w:ascii="Calibri" w:hAnsi="Calibri"/>
      <w:sz w:val="22"/>
      <w:szCs w:val="22"/>
    </w:rPr>
  </w:style>
  <w:style w:type="character" w:customStyle="1" w:styleId="Ttulo1Car">
    <w:name w:val="Título 1 Car"/>
    <w:link w:val="Ttulo1"/>
    <w:uiPriority w:val="9"/>
    <w:rsid w:val="0068012F"/>
    <w:rPr>
      <w:rFonts w:ascii="Arial" w:eastAsia="Times New Roman" w:hAnsi="Arial" w:cs="Arial"/>
      <w:b/>
      <w:caps/>
      <w:sz w:val="24"/>
      <w:szCs w:val="24"/>
      <w:lang w:eastAsia="en-US"/>
    </w:rPr>
  </w:style>
  <w:style w:type="character" w:customStyle="1" w:styleId="AuthorsNameChar">
    <w:name w:val="Author's Name Char"/>
    <w:link w:val="AuthorsName"/>
    <w:rsid w:val="00C2679F"/>
    <w:rPr>
      <w:rFonts w:ascii="Calibri" w:eastAsia="Times New Roman" w:hAnsi="Calibri" w:cs="Arial"/>
    </w:rPr>
  </w:style>
  <w:style w:type="paragraph" w:customStyle="1" w:styleId="Text">
    <w:name w:val="Text"/>
    <w:basedOn w:val="Normal"/>
    <w:link w:val="TextChar"/>
    <w:qFormat/>
    <w:rsid w:val="0068012F"/>
    <w:pPr>
      <w:spacing w:after="240" w:line="300" w:lineRule="auto"/>
      <w:jc w:val="both"/>
    </w:pPr>
    <w:rPr>
      <w:sz w:val="24"/>
    </w:rPr>
  </w:style>
  <w:style w:type="paragraph" w:customStyle="1" w:styleId="Subheading">
    <w:name w:val="Subheading"/>
    <w:basedOn w:val="Normal"/>
    <w:link w:val="SubheadingChar"/>
    <w:qFormat/>
    <w:rsid w:val="0068012F"/>
    <w:pPr>
      <w:keepNext/>
      <w:spacing w:before="480" w:after="240"/>
      <w:jc w:val="both"/>
    </w:pPr>
    <w:rPr>
      <w:b/>
      <w:caps/>
      <w:sz w:val="24"/>
    </w:rPr>
  </w:style>
  <w:style w:type="character" w:customStyle="1" w:styleId="TextChar">
    <w:name w:val="Text Char"/>
    <w:link w:val="Text"/>
    <w:rsid w:val="0068012F"/>
    <w:rPr>
      <w:rFonts w:ascii="Arial" w:eastAsia="Times New Roman" w:hAnsi="Arial" w:cs="Arial"/>
      <w:sz w:val="24"/>
      <w:szCs w:val="24"/>
    </w:rPr>
  </w:style>
  <w:style w:type="paragraph" w:customStyle="1" w:styleId="Numbernotes">
    <w:name w:val="Number notes"/>
    <w:basedOn w:val="Normal"/>
    <w:link w:val="NumbernotesChar"/>
    <w:qFormat/>
    <w:rsid w:val="00B40089"/>
    <w:rPr>
      <w:sz w:val="18"/>
      <w:szCs w:val="18"/>
      <w:vertAlign w:val="superscript"/>
    </w:rPr>
  </w:style>
  <w:style w:type="character" w:customStyle="1" w:styleId="SubheadingChar">
    <w:name w:val="Subheading Char"/>
    <w:link w:val="Subheading"/>
    <w:rsid w:val="0068012F"/>
    <w:rPr>
      <w:rFonts w:ascii="Arial" w:eastAsia="Times New Roman" w:hAnsi="Arial" w:cs="Arial"/>
      <w:b/>
      <w:caps/>
      <w:sz w:val="24"/>
      <w:szCs w:val="24"/>
    </w:rPr>
  </w:style>
  <w:style w:type="paragraph" w:customStyle="1" w:styleId="Bibliographyreferences">
    <w:name w:val="Bibliography references"/>
    <w:basedOn w:val="Normal"/>
    <w:link w:val="BibliographyreferencesChar"/>
    <w:qFormat/>
    <w:rsid w:val="00B40089"/>
    <w:pPr>
      <w:spacing w:after="240"/>
      <w:jc w:val="both"/>
    </w:pPr>
    <w:rPr>
      <w:sz w:val="24"/>
    </w:rPr>
  </w:style>
  <w:style w:type="character" w:customStyle="1" w:styleId="NumbernotesChar">
    <w:name w:val="Number notes Char"/>
    <w:link w:val="Numbernotes"/>
    <w:rsid w:val="00B40089"/>
    <w:rPr>
      <w:rFonts w:ascii="Arial" w:eastAsia="Times New Roman" w:hAnsi="Arial" w:cs="Arial"/>
      <w:sz w:val="18"/>
      <w:szCs w:val="18"/>
      <w:vertAlign w:val="superscript"/>
    </w:rPr>
  </w:style>
  <w:style w:type="character" w:customStyle="1" w:styleId="Ttulo2Car">
    <w:name w:val="Título 2 Car"/>
    <w:link w:val="Ttulo2"/>
    <w:uiPriority w:val="9"/>
    <w:rsid w:val="0068012F"/>
    <w:rPr>
      <w:rFonts w:ascii="Arial" w:eastAsia="Times New Roman" w:hAnsi="Arial" w:cs="Arial"/>
      <w:b/>
      <w:sz w:val="24"/>
      <w:szCs w:val="24"/>
    </w:rPr>
  </w:style>
  <w:style w:type="character" w:customStyle="1" w:styleId="BibliographyreferencesChar">
    <w:name w:val="Bibliography references Char"/>
    <w:link w:val="Bibliographyreferences"/>
    <w:rsid w:val="00B40089"/>
    <w:rPr>
      <w:rFonts w:ascii="Arial" w:eastAsia="Times New Roman" w:hAnsi="Arial" w:cs="Arial"/>
      <w:sz w:val="24"/>
      <w:szCs w:val="24"/>
    </w:rPr>
  </w:style>
  <w:style w:type="paragraph" w:styleId="Encabezado">
    <w:name w:val="header"/>
    <w:basedOn w:val="Normal"/>
    <w:link w:val="EncabezadoCar"/>
    <w:uiPriority w:val="99"/>
    <w:unhideWhenUsed/>
    <w:rsid w:val="005A55EB"/>
    <w:pPr>
      <w:tabs>
        <w:tab w:val="center" w:pos="4513"/>
        <w:tab w:val="right" w:pos="9026"/>
      </w:tabs>
    </w:pPr>
  </w:style>
  <w:style w:type="character" w:customStyle="1" w:styleId="EncabezadoCar">
    <w:name w:val="Encabezado Car"/>
    <w:link w:val="Encabezado"/>
    <w:uiPriority w:val="99"/>
    <w:rsid w:val="005A55EB"/>
    <w:rPr>
      <w:rFonts w:ascii="Arial" w:eastAsia="Times New Roman" w:hAnsi="Arial" w:cs="Arial"/>
      <w:sz w:val="20"/>
      <w:szCs w:val="24"/>
    </w:rPr>
  </w:style>
  <w:style w:type="paragraph" w:styleId="Piedepgina">
    <w:name w:val="footer"/>
    <w:basedOn w:val="Normal"/>
    <w:link w:val="PiedepginaCar"/>
    <w:uiPriority w:val="99"/>
    <w:unhideWhenUsed/>
    <w:rsid w:val="005A55EB"/>
    <w:pPr>
      <w:tabs>
        <w:tab w:val="center" w:pos="4513"/>
        <w:tab w:val="right" w:pos="9026"/>
      </w:tabs>
    </w:pPr>
  </w:style>
  <w:style w:type="character" w:customStyle="1" w:styleId="PiedepginaCar">
    <w:name w:val="Pie de página Car"/>
    <w:link w:val="Piedepgina"/>
    <w:uiPriority w:val="99"/>
    <w:rsid w:val="005A55EB"/>
    <w:rPr>
      <w:rFonts w:ascii="Arial" w:eastAsia="Times New Roman" w:hAnsi="Arial" w:cs="Arial"/>
      <w:sz w:val="20"/>
      <w:szCs w:val="24"/>
    </w:rPr>
  </w:style>
  <w:style w:type="paragraph" w:customStyle="1" w:styleId="PageNumber1">
    <w:name w:val="Page Number1"/>
    <w:basedOn w:val="Piedepgina"/>
    <w:link w:val="PagenumberChar"/>
    <w:qFormat/>
    <w:rsid w:val="005A55EB"/>
    <w:pPr>
      <w:jc w:val="center"/>
    </w:pPr>
    <w:rPr>
      <w:sz w:val="24"/>
    </w:rPr>
  </w:style>
  <w:style w:type="paragraph" w:customStyle="1" w:styleId="copyright">
    <w:name w:val="copyright"/>
    <w:basedOn w:val="PageNumber1"/>
    <w:link w:val="copyrightChar"/>
    <w:qFormat/>
    <w:rsid w:val="005A55EB"/>
    <w:pPr>
      <w:jc w:val="left"/>
    </w:pPr>
    <w:rPr>
      <w:sz w:val="20"/>
      <w:szCs w:val="20"/>
    </w:rPr>
  </w:style>
  <w:style w:type="character" w:customStyle="1" w:styleId="PagenumberChar">
    <w:name w:val="Page number Char"/>
    <w:link w:val="PageNumber1"/>
    <w:rsid w:val="005A55EB"/>
    <w:rPr>
      <w:rFonts w:ascii="Arial" w:eastAsia="Times New Roman" w:hAnsi="Arial" w:cs="Arial"/>
      <w:sz w:val="24"/>
      <w:szCs w:val="24"/>
    </w:rPr>
  </w:style>
  <w:style w:type="character" w:styleId="nfasis">
    <w:name w:val="Emphasis"/>
    <w:uiPriority w:val="20"/>
    <w:qFormat/>
    <w:rsid w:val="005A55EB"/>
    <w:rPr>
      <w:i/>
      <w:iCs/>
    </w:rPr>
  </w:style>
  <w:style w:type="character" w:customStyle="1" w:styleId="copyrightChar">
    <w:name w:val="copyright Char"/>
    <w:link w:val="copyright"/>
    <w:rsid w:val="005A55EB"/>
    <w:rPr>
      <w:rFonts w:ascii="Arial" w:eastAsia="Times New Roman" w:hAnsi="Arial" w:cs="Arial"/>
      <w:sz w:val="20"/>
      <w:szCs w:val="20"/>
    </w:rPr>
  </w:style>
  <w:style w:type="character" w:styleId="Textoennegrita">
    <w:name w:val="Strong"/>
    <w:uiPriority w:val="22"/>
    <w:qFormat/>
    <w:rsid w:val="005A55EB"/>
    <w:rPr>
      <w:b/>
      <w:bCs/>
    </w:rPr>
  </w:style>
  <w:style w:type="paragraph" w:styleId="Prrafodelista">
    <w:name w:val="List Paragraph"/>
    <w:basedOn w:val="Normal"/>
    <w:uiPriority w:val="34"/>
    <w:qFormat/>
    <w:rsid w:val="005C3C85"/>
    <w:pPr>
      <w:numPr>
        <w:numId w:val="9"/>
      </w:numPr>
      <w:spacing w:after="120" w:line="288" w:lineRule="auto"/>
      <w:ind w:left="0" w:hanging="284"/>
    </w:pPr>
    <w:rPr>
      <w:sz w:val="24"/>
    </w:rPr>
  </w:style>
  <w:style w:type="paragraph" w:styleId="Asuntodelcomentario">
    <w:name w:val="annotation subject"/>
    <w:basedOn w:val="Textocomentario"/>
    <w:next w:val="Textocomentario"/>
    <w:link w:val="AsuntodelcomentarioCar"/>
    <w:uiPriority w:val="99"/>
    <w:semiHidden/>
    <w:unhideWhenUsed/>
    <w:rsid w:val="009569CC"/>
    <w:rPr>
      <w:b/>
      <w:bCs/>
    </w:rPr>
  </w:style>
  <w:style w:type="character" w:customStyle="1" w:styleId="AsuntodelcomentarioCar">
    <w:name w:val="Asunto del comentario Car"/>
    <w:basedOn w:val="TextocomentarioCar"/>
    <w:link w:val="Asuntodelcomentario"/>
    <w:uiPriority w:val="99"/>
    <w:semiHidden/>
    <w:rsid w:val="009569CC"/>
    <w:rPr>
      <w:rFonts w:ascii="Arial" w:eastAsia="Times New Roman" w:hAnsi="Arial" w:cs="Arial"/>
      <w:b/>
      <w:bCs/>
      <w:sz w:val="20"/>
      <w:szCs w:val="20"/>
      <w:lang w:eastAsia="en-US"/>
    </w:rPr>
  </w:style>
  <w:style w:type="paragraph" w:styleId="Bibliografa">
    <w:name w:val="Bibliography"/>
    <w:basedOn w:val="Normal"/>
    <w:next w:val="Normal"/>
    <w:uiPriority w:val="37"/>
    <w:unhideWhenUsed/>
    <w:rsid w:val="00EE3406"/>
    <w:pPr>
      <w:spacing w:line="480" w:lineRule="auto"/>
      <w:ind w:left="720" w:hanging="720"/>
    </w:pPr>
  </w:style>
  <w:style w:type="table" w:styleId="Sombreadoclaro">
    <w:name w:val="Light Shading"/>
    <w:basedOn w:val="Tablanormal"/>
    <w:uiPriority w:val="60"/>
    <w:rsid w:val="004435B5"/>
    <w:rPr>
      <w:color w:val="000000" w:themeColor="text1" w:themeShade="BF"/>
      <w:lang w:val="es-ES" w:eastAsia="es-E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aconcuadrcula">
    <w:name w:val="Table Grid"/>
    <w:basedOn w:val="Tablanormal"/>
    <w:uiPriority w:val="59"/>
    <w:rsid w:val="006A1B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964F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64807">
      <w:bodyDiv w:val="1"/>
      <w:marLeft w:val="0"/>
      <w:marRight w:val="0"/>
      <w:marTop w:val="0"/>
      <w:marBottom w:val="0"/>
      <w:divBdr>
        <w:top w:val="none" w:sz="0" w:space="0" w:color="auto"/>
        <w:left w:val="none" w:sz="0" w:space="0" w:color="auto"/>
        <w:bottom w:val="none" w:sz="0" w:space="0" w:color="auto"/>
        <w:right w:val="none" w:sz="0" w:space="0" w:color="auto"/>
      </w:divBdr>
    </w:div>
    <w:div w:id="182482253">
      <w:bodyDiv w:val="1"/>
      <w:marLeft w:val="0"/>
      <w:marRight w:val="0"/>
      <w:marTop w:val="0"/>
      <w:marBottom w:val="0"/>
      <w:divBdr>
        <w:top w:val="none" w:sz="0" w:space="0" w:color="auto"/>
        <w:left w:val="none" w:sz="0" w:space="0" w:color="auto"/>
        <w:bottom w:val="none" w:sz="0" w:space="0" w:color="auto"/>
        <w:right w:val="none" w:sz="0" w:space="0" w:color="auto"/>
      </w:divBdr>
    </w:div>
    <w:div w:id="244263516">
      <w:bodyDiv w:val="1"/>
      <w:marLeft w:val="0"/>
      <w:marRight w:val="0"/>
      <w:marTop w:val="0"/>
      <w:marBottom w:val="0"/>
      <w:divBdr>
        <w:top w:val="none" w:sz="0" w:space="0" w:color="auto"/>
        <w:left w:val="none" w:sz="0" w:space="0" w:color="auto"/>
        <w:bottom w:val="none" w:sz="0" w:space="0" w:color="auto"/>
        <w:right w:val="none" w:sz="0" w:space="0" w:color="auto"/>
      </w:divBdr>
    </w:div>
    <w:div w:id="689644045">
      <w:bodyDiv w:val="1"/>
      <w:marLeft w:val="0"/>
      <w:marRight w:val="0"/>
      <w:marTop w:val="0"/>
      <w:marBottom w:val="0"/>
      <w:divBdr>
        <w:top w:val="none" w:sz="0" w:space="0" w:color="auto"/>
        <w:left w:val="none" w:sz="0" w:space="0" w:color="auto"/>
        <w:bottom w:val="none" w:sz="0" w:space="0" w:color="auto"/>
        <w:right w:val="none" w:sz="0" w:space="0" w:color="auto"/>
      </w:divBdr>
    </w:div>
    <w:div w:id="731007063">
      <w:bodyDiv w:val="1"/>
      <w:marLeft w:val="0"/>
      <w:marRight w:val="0"/>
      <w:marTop w:val="0"/>
      <w:marBottom w:val="0"/>
      <w:divBdr>
        <w:top w:val="none" w:sz="0" w:space="0" w:color="auto"/>
        <w:left w:val="none" w:sz="0" w:space="0" w:color="auto"/>
        <w:bottom w:val="none" w:sz="0" w:space="0" w:color="auto"/>
        <w:right w:val="none" w:sz="0" w:space="0" w:color="auto"/>
      </w:divBdr>
    </w:div>
    <w:div w:id="756946828">
      <w:bodyDiv w:val="1"/>
      <w:marLeft w:val="0"/>
      <w:marRight w:val="0"/>
      <w:marTop w:val="0"/>
      <w:marBottom w:val="0"/>
      <w:divBdr>
        <w:top w:val="none" w:sz="0" w:space="0" w:color="auto"/>
        <w:left w:val="none" w:sz="0" w:space="0" w:color="auto"/>
        <w:bottom w:val="none" w:sz="0" w:space="0" w:color="auto"/>
        <w:right w:val="none" w:sz="0" w:space="0" w:color="auto"/>
      </w:divBdr>
    </w:div>
    <w:div w:id="1022781681">
      <w:bodyDiv w:val="1"/>
      <w:marLeft w:val="0"/>
      <w:marRight w:val="0"/>
      <w:marTop w:val="0"/>
      <w:marBottom w:val="0"/>
      <w:divBdr>
        <w:top w:val="none" w:sz="0" w:space="0" w:color="auto"/>
        <w:left w:val="none" w:sz="0" w:space="0" w:color="auto"/>
        <w:bottom w:val="none" w:sz="0" w:space="0" w:color="auto"/>
        <w:right w:val="none" w:sz="0" w:space="0" w:color="auto"/>
      </w:divBdr>
    </w:div>
    <w:div w:id="1130631177">
      <w:bodyDiv w:val="1"/>
      <w:marLeft w:val="0"/>
      <w:marRight w:val="0"/>
      <w:marTop w:val="0"/>
      <w:marBottom w:val="0"/>
      <w:divBdr>
        <w:top w:val="none" w:sz="0" w:space="0" w:color="auto"/>
        <w:left w:val="none" w:sz="0" w:space="0" w:color="auto"/>
        <w:bottom w:val="none" w:sz="0" w:space="0" w:color="auto"/>
        <w:right w:val="none" w:sz="0" w:space="0" w:color="auto"/>
      </w:divBdr>
    </w:div>
    <w:div w:id="1147362167">
      <w:bodyDiv w:val="1"/>
      <w:marLeft w:val="0"/>
      <w:marRight w:val="0"/>
      <w:marTop w:val="0"/>
      <w:marBottom w:val="0"/>
      <w:divBdr>
        <w:top w:val="none" w:sz="0" w:space="0" w:color="auto"/>
        <w:left w:val="none" w:sz="0" w:space="0" w:color="auto"/>
        <w:bottom w:val="none" w:sz="0" w:space="0" w:color="auto"/>
        <w:right w:val="none" w:sz="0" w:space="0" w:color="auto"/>
      </w:divBdr>
    </w:div>
    <w:div w:id="1475759959">
      <w:bodyDiv w:val="1"/>
      <w:marLeft w:val="0"/>
      <w:marRight w:val="0"/>
      <w:marTop w:val="0"/>
      <w:marBottom w:val="0"/>
      <w:divBdr>
        <w:top w:val="none" w:sz="0" w:space="0" w:color="auto"/>
        <w:left w:val="none" w:sz="0" w:space="0" w:color="auto"/>
        <w:bottom w:val="none" w:sz="0" w:space="0" w:color="auto"/>
        <w:right w:val="none" w:sz="0" w:space="0" w:color="auto"/>
      </w:divBdr>
    </w:div>
    <w:div w:id="1685588807">
      <w:bodyDiv w:val="1"/>
      <w:marLeft w:val="0"/>
      <w:marRight w:val="0"/>
      <w:marTop w:val="0"/>
      <w:marBottom w:val="0"/>
      <w:divBdr>
        <w:top w:val="none" w:sz="0" w:space="0" w:color="auto"/>
        <w:left w:val="none" w:sz="0" w:space="0" w:color="auto"/>
        <w:bottom w:val="none" w:sz="0" w:space="0" w:color="auto"/>
        <w:right w:val="none" w:sz="0" w:space="0" w:color="auto"/>
      </w:divBdr>
    </w:div>
    <w:div w:id="1744985768">
      <w:bodyDiv w:val="1"/>
      <w:marLeft w:val="0"/>
      <w:marRight w:val="0"/>
      <w:marTop w:val="0"/>
      <w:marBottom w:val="0"/>
      <w:divBdr>
        <w:top w:val="none" w:sz="0" w:space="0" w:color="auto"/>
        <w:left w:val="none" w:sz="0" w:space="0" w:color="auto"/>
        <w:bottom w:val="none" w:sz="0" w:space="0" w:color="auto"/>
        <w:right w:val="none" w:sz="0" w:space="0" w:color="auto"/>
      </w:divBdr>
    </w:div>
    <w:div w:id="1789543614">
      <w:bodyDiv w:val="1"/>
      <w:marLeft w:val="0"/>
      <w:marRight w:val="0"/>
      <w:marTop w:val="0"/>
      <w:marBottom w:val="0"/>
      <w:divBdr>
        <w:top w:val="none" w:sz="0" w:space="0" w:color="auto"/>
        <w:left w:val="none" w:sz="0" w:space="0" w:color="auto"/>
        <w:bottom w:val="none" w:sz="0" w:space="0" w:color="auto"/>
        <w:right w:val="none" w:sz="0" w:space="0" w:color="auto"/>
      </w:divBdr>
      <w:divsChild>
        <w:div w:id="1838114669">
          <w:marLeft w:val="240"/>
          <w:marRight w:val="90"/>
          <w:marTop w:val="120"/>
          <w:marBottom w:val="75"/>
          <w:divBdr>
            <w:top w:val="none" w:sz="0" w:space="0" w:color="auto"/>
            <w:left w:val="none" w:sz="0" w:space="0" w:color="auto"/>
            <w:bottom w:val="none" w:sz="0" w:space="0" w:color="auto"/>
            <w:right w:val="none" w:sz="0" w:space="0" w:color="auto"/>
          </w:divBdr>
          <w:divsChild>
            <w:div w:id="139476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789298">
      <w:bodyDiv w:val="1"/>
      <w:marLeft w:val="0"/>
      <w:marRight w:val="0"/>
      <w:marTop w:val="0"/>
      <w:marBottom w:val="0"/>
      <w:divBdr>
        <w:top w:val="none" w:sz="0" w:space="0" w:color="auto"/>
        <w:left w:val="none" w:sz="0" w:space="0" w:color="auto"/>
        <w:bottom w:val="none" w:sz="0" w:space="0" w:color="auto"/>
        <w:right w:val="none" w:sz="0" w:space="0" w:color="auto"/>
      </w:divBdr>
      <w:divsChild>
        <w:div w:id="2001689509">
          <w:marLeft w:val="240"/>
          <w:marRight w:val="90"/>
          <w:marTop w:val="120"/>
          <w:marBottom w:val="75"/>
          <w:divBdr>
            <w:top w:val="single" w:sz="6" w:space="8" w:color="C6C6C6"/>
            <w:left w:val="single" w:sz="6" w:space="12" w:color="C6C6C6"/>
            <w:bottom w:val="single" w:sz="6" w:space="6" w:color="C6C6C6"/>
            <w:right w:val="single" w:sz="6" w:space="12" w:color="C6C6C6"/>
          </w:divBdr>
          <w:divsChild>
            <w:div w:id="156259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335857">
      <w:bodyDiv w:val="1"/>
      <w:marLeft w:val="0"/>
      <w:marRight w:val="0"/>
      <w:marTop w:val="0"/>
      <w:marBottom w:val="0"/>
      <w:divBdr>
        <w:top w:val="none" w:sz="0" w:space="0" w:color="auto"/>
        <w:left w:val="none" w:sz="0" w:space="0" w:color="auto"/>
        <w:bottom w:val="none" w:sz="0" w:space="0" w:color="auto"/>
        <w:right w:val="none" w:sz="0" w:space="0" w:color="auto"/>
      </w:divBdr>
    </w:div>
    <w:div w:id="201760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chart" Target="charts/chart2.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3.emf"/></Relationships>
</file>

<file path=word/_rels/head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D:\USUARIS\v34orzw\Documents\Phd%20Documentation\ETC%20Conference\Creafutur_enquestes%20tabl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SUARIS\v34orzw\Documents\Phd%20Documentation\ETC%20Conference\Creafutur_enquestes%20tabl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SUARIS\v34orzw\Documents\Phd%20Documentation\ETC%20Conference\Creafutur_enquestes%20tabl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USUARIS\v34orzw\Documents\Phd%20Documentation\ETC%20Conference\Creafutur_enquestes%20tabl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USUARIS\v34orzw\Documents\Phd%20Documentation\ETC%20Conference\Creafutur_enquestes%20tabl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USUARIS\v34orzw\Documents\Phd%20Documentation\ETC%20Conference\Creafutur_enquestes%20tabl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sz="1200"/>
            </a:pPr>
            <a:r>
              <a:rPr lang="es-ES" sz="1200"/>
              <a:t>Use</a:t>
            </a:r>
            <a:r>
              <a:rPr lang="es-ES" sz="1200" baseline="0"/>
              <a:t> of public transport by gender and daily commuting</a:t>
            </a:r>
            <a:endParaRPr lang="es-ES" sz="1200"/>
          </a:p>
        </c:rich>
      </c:tx>
      <c:overlay val="0"/>
    </c:title>
    <c:autoTitleDeleted val="0"/>
    <c:plotArea>
      <c:layout/>
      <c:barChart>
        <c:barDir val="col"/>
        <c:grouping val="percentStacked"/>
        <c:varyColors val="0"/>
        <c:ser>
          <c:idx val="0"/>
          <c:order val="0"/>
          <c:tx>
            <c:strRef>
              <c:f>Hoja1!$E$44</c:f>
              <c:strCache>
                <c:ptCount val="1"/>
                <c:pt idx="0">
                  <c:v>User of public transport</c:v>
                </c:pt>
              </c:strCache>
            </c:strRef>
          </c:tx>
          <c:invertIfNegative val="0"/>
          <c:cat>
            <c:multiLvlStrRef>
              <c:f>Hoja1!$C$45:$D$50</c:f>
              <c:multiLvlStrCache>
                <c:ptCount val="6"/>
                <c:lvl>
                  <c:pt idx="0">
                    <c:v>Male</c:v>
                  </c:pt>
                  <c:pt idx="1">
                    <c:v>Female</c:v>
                  </c:pt>
                  <c:pt idx="2">
                    <c:v>Male</c:v>
                  </c:pt>
                  <c:pt idx="3">
                    <c:v>Female</c:v>
                  </c:pt>
                  <c:pt idx="4">
                    <c:v>Male</c:v>
                  </c:pt>
                  <c:pt idx="5">
                    <c:v>Female</c:v>
                  </c:pt>
                </c:lvl>
                <c:lvl>
                  <c:pt idx="0">
                    <c:v>Within Barcelona</c:v>
                  </c:pt>
                  <c:pt idx="2">
                    <c:v>From BCN to RMB </c:v>
                  </c:pt>
                  <c:pt idx="4">
                    <c:v>From RMB to BCN</c:v>
                  </c:pt>
                </c:lvl>
              </c:multiLvlStrCache>
            </c:multiLvlStrRef>
          </c:cat>
          <c:val>
            <c:numRef>
              <c:f>Hoja1!$E$45:$E$50</c:f>
              <c:numCache>
                <c:formatCode>0.00%</c:formatCode>
                <c:ptCount val="6"/>
                <c:pt idx="0">
                  <c:v>0.71770000000000023</c:v>
                </c:pt>
                <c:pt idx="1">
                  <c:v>0.77840000000000009</c:v>
                </c:pt>
                <c:pt idx="2">
                  <c:v>0.47960000000000008</c:v>
                </c:pt>
                <c:pt idx="3">
                  <c:v>0.73080000000000023</c:v>
                </c:pt>
                <c:pt idx="4">
                  <c:v>0.37500000000000011</c:v>
                </c:pt>
                <c:pt idx="5">
                  <c:v>0.59260000000000013</c:v>
                </c:pt>
              </c:numCache>
            </c:numRef>
          </c:val>
        </c:ser>
        <c:ser>
          <c:idx val="1"/>
          <c:order val="1"/>
          <c:tx>
            <c:strRef>
              <c:f>Hoja1!$F$44</c:f>
              <c:strCache>
                <c:ptCount val="1"/>
                <c:pt idx="0">
                  <c:v>Non-user of public transport</c:v>
                </c:pt>
              </c:strCache>
            </c:strRef>
          </c:tx>
          <c:invertIfNegative val="0"/>
          <c:cat>
            <c:multiLvlStrRef>
              <c:f>Hoja1!$C$45:$D$50</c:f>
              <c:multiLvlStrCache>
                <c:ptCount val="6"/>
                <c:lvl>
                  <c:pt idx="0">
                    <c:v>Male</c:v>
                  </c:pt>
                  <c:pt idx="1">
                    <c:v>Female</c:v>
                  </c:pt>
                  <c:pt idx="2">
                    <c:v>Male</c:v>
                  </c:pt>
                  <c:pt idx="3">
                    <c:v>Female</c:v>
                  </c:pt>
                  <c:pt idx="4">
                    <c:v>Male</c:v>
                  </c:pt>
                  <c:pt idx="5">
                    <c:v>Female</c:v>
                  </c:pt>
                </c:lvl>
                <c:lvl>
                  <c:pt idx="0">
                    <c:v>Within Barcelona</c:v>
                  </c:pt>
                  <c:pt idx="2">
                    <c:v>From BCN to RMB </c:v>
                  </c:pt>
                  <c:pt idx="4">
                    <c:v>From RMB to BCN</c:v>
                  </c:pt>
                </c:lvl>
              </c:multiLvlStrCache>
            </c:multiLvlStrRef>
          </c:cat>
          <c:val>
            <c:numRef>
              <c:f>Hoja1!$F$45:$F$50</c:f>
              <c:numCache>
                <c:formatCode>0.00%</c:formatCode>
                <c:ptCount val="6"/>
                <c:pt idx="0">
                  <c:v>0.28230000000000011</c:v>
                </c:pt>
                <c:pt idx="1">
                  <c:v>0.22160000000000002</c:v>
                </c:pt>
                <c:pt idx="2">
                  <c:v>0.52039999999999997</c:v>
                </c:pt>
                <c:pt idx="3">
                  <c:v>0.26920000000000005</c:v>
                </c:pt>
                <c:pt idx="4">
                  <c:v>0.62500000000000022</c:v>
                </c:pt>
                <c:pt idx="5">
                  <c:v>0.4074000000000001</c:v>
                </c:pt>
              </c:numCache>
            </c:numRef>
          </c:val>
        </c:ser>
        <c:dLbls>
          <c:showLegendKey val="0"/>
          <c:showVal val="0"/>
          <c:showCatName val="0"/>
          <c:showSerName val="0"/>
          <c:showPercent val="0"/>
          <c:showBubbleSize val="0"/>
        </c:dLbls>
        <c:gapWidth val="75"/>
        <c:overlap val="100"/>
        <c:axId val="138629504"/>
        <c:axId val="138631040"/>
      </c:barChart>
      <c:catAx>
        <c:axId val="138629504"/>
        <c:scaling>
          <c:orientation val="minMax"/>
        </c:scaling>
        <c:delete val="0"/>
        <c:axPos val="b"/>
        <c:majorTickMark val="none"/>
        <c:minorTickMark val="none"/>
        <c:tickLblPos val="nextTo"/>
        <c:crossAx val="138631040"/>
        <c:crosses val="autoZero"/>
        <c:auto val="1"/>
        <c:lblAlgn val="ctr"/>
        <c:lblOffset val="100"/>
        <c:noMultiLvlLbl val="0"/>
      </c:catAx>
      <c:valAx>
        <c:axId val="138631040"/>
        <c:scaling>
          <c:orientation val="minMax"/>
        </c:scaling>
        <c:delete val="0"/>
        <c:axPos val="l"/>
        <c:majorGridlines/>
        <c:numFmt formatCode="0%" sourceLinked="1"/>
        <c:majorTickMark val="none"/>
        <c:minorTickMark val="none"/>
        <c:tickLblPos val="nextTo"/>
        <c:spPr>
          <a:ln w="9525">
            <a:noFill/>
          </a:ln>
        </c:spPr>
        <c:crossAx val="138629504"/>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sz="1200"/>
            </a:pPr>
            <a:r>
              <a:rPr lang="es-ES" sz="1200" baseline="0"/>
              <a:t>Means of transport used by type of commuting</a:t>
            </a:r>
            <a:endParaRPr lang="es-ES" sz="1200"/>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1!$C$85</c:f>
              <c:strCache>
                <c:ptCount val="1"/>
                <c:pt idx="0">
                  <c:v>BCN-BCN</c:v>
                </c:pt>
              </c:strCache>
            </c:strRef>
          </c:tx>
          <c:invertIfNegative val="0"/>
          <c:cat>
            <c:strRef>
              <c:f>Hoja1!$D$84:$L$84</c:f>
              <c:strCache>
                <c:ptCount val="9"/>
                <c:pt idx="0">
                  <c:v>Bus</c:v>
                </c:pt>
                <c:pt idx="1">
                  <c:v>Underground</c:v>
                </c:pt>
                <c:pt idx="2">
                  <c:v>FGC</c:v>
                </c:pt>
                <c:pt idx="3">
                  <c:v>RENFE</c:v>
                </c:pt>
                <c:pt idx="4">
                  <c:v>Tram</c:v>
                </c:pt>
                <c:pt idx="5">
                  <c:v>Car</c:v>
                </c:pt>
                <c:pt idx="6">
                  <c:v>Motorbike</c:v>
                </c:pt>
                <c:pt idx="7">
                  <c:v>Bycicle / Bicing</c:v>
                </c:pt>
                <c:pt idx="8">
                  <c:v>Taxi</c:v>
                </c:pt>
              </c:strCache>
            </c:strRef>
          </c:cat>
          <c:val>
            <c:numRef>
              <c:f>Hoja1!$D$85:$L$85</c:f>
              <c:numCache>
                <c:formatCode>0.00%</c:formatCode>
                <c:ptCount val="9"/>
                <c:pt idx="0">
                  <c:v>0.41580000000000011</c:v>
                </c:pt>
                <c:pt idx="1">
                  <c:v>0.62890000000000024</c:v>
                </c:pt>
                <c:pt idx="2">
                  <c:v>0.12709999999999999</c:v>
                </c:pt>
                <c:pt idx="3">
                  <c:v>0.14430000000000001</c:v>
                </c:pt>
                <c:pt idx="4">
                  <c:v>4.4700000000000011E-2</c:v>
                </c:pt>
                <c:pt idx="5">
                  <c:v>0.28520000000000001</c:v>
                </c:pt>
                <c:pt idx="6">
                  <c:v>0.15120000000000006</c:v>
                </c:pt>
                <c:pt idx="7">
                  <c:v>0.12709999999999999</c:v>
                </c:pt>
                <c:pt idx="8">
                  <c:v>4.1199999999999987E-2</c:v>
                </c:pt>
              </c:numCache>
            </c:numRef>
          </c:val>
        </c:ser>
        <c:ser>
          <c:idx val="1"/>
          <c:order val="1"/>
          <c:tx>
            <c:strRef>
              <c:f>Hoja1!$C$86</c:f>
              <c:strCache>
                <c:ptCount val="1"/>
                <c:pt idx="0">
                  <c:v>BCN-RMB</c:v>
                </c:pt>
              </c:strCache>
            </c:strRef>
          </c:tx>
          <c:invertIfNegative val="0"/>
          <c:cat>
            <c:strRef>
              <c:f>Hoja1!$D$84:$L$84</c:f>
              <c:strCache>
                <c:ptCount val="9"/>
                <c:pt idx="0">
                  <c:v>Bus</c:v>
                </c:pt>
                <c:pt idx="1">
                  <c:v>Underground</c:v>
                </c:pt>
                <c:pt idx="2">
                  <c:v>FGC</c:v>
                </c:pt>
                <c:pt idx="3">
                  <c:v>RENFE</c:v>
                </c:pt>
                <c:pt idx="4">
                  <c:v>Tram</c:v>
                </c:pt>
                <c:pt idx="5">
                  <c:v>Car</c:v>
                </c:pt>
                <c:pt idx="6">
                  <c:v>Motorbike</c:v>
                </c:pt>
                <c:pt idx="7">
                  <c:v>Bycicle / Bicing</c:v>
                </c:pt>
                <c:pt idx="8">
                  <c:v>Taxi</c:v>
                </c:pt>
              </c:strCache>
            </c:strRef>
          </c:cat>
          <c:val>
            <c:numRef>
              <c:f>Hoja1!$D$86:$L$86</c:f>
              <c:numCache>
                <c:formatCode>0.00%</c:formatCode>
                <c:ptCount val="9"/>
                <c:pt idx="0">
                  <c:v>0.2733000000000001</c:v>
                </c:pt>
                <c:pt idx="1">
                  <c:v>0.42670000000000002</c:v>
                </c:pt>
                <c:pt idx="2">
                  <c:v>0.20669999999999999</c:v>
                </c:pt>
                <c:pt idx="3">
                  <c:v>0.21330000000000005</c:v>
                </c:pt>
                <c:pt idx="4">
                  <c:v>4.6699999999999998E-2</c:v>
                </c:pt>
                <c:pt idx="5">
                  <c:v>0.50670000000000004</c:v>
                </c:pt>
                <c:pt idx="6">
                  <c:v>0.1133</c:v>
                </c:pt>
                <c:pt idx="7">
                  <c:v>6.0000000000000019E-2</c:v>
                </c:pt>
                <c:pt idx="8">
                  <c:v>6.700000000000002E-3</c:v>
                </c:pt>
              </c:numCache>
            </c:numRef>
          </c:val>
        </c:ser>
        <c:ser>
          <c:idx val="2"/>
          <c:order val="2"/>
          <c:tx>
            <c:strRef>
              <c:f>Hoja1!$C$87</c:f>
              <c:strCache>
                <c:ptCount val="1"/>
                <c:pt idx="0">
                  <c:v>RMB-BCN</c:v>
                </c:pt>
              </c:strCache>
            </c:strRef>
          </c:tx>
          <c:invertIfNegative val="0"/>
          <c:cat>
            <c:strRef>
              <c:f>Hoja1!$D$84:$L$84</c:f>
              <c:strCache>
                <c:ptCount val="9"/>
                <c:pt idx="0">
                  <c:v>Bus</c:v>
                </c:pt>
                <c:pt idx="1">
                  <c:v>Underground</c:v>
                </c:pt>
                <c:pt idx="2">
                  <c:v>FGC</c:v>
                </c:pt>
                <c:pt idx="3">
                  <c:v>RENFE</c:v>
                </c:pt>
                <c:pt idx="4">
                  <c:v>Tram</c:v>
                </c:pt>
                <c:pt idx="5">
                  <c:v>Car</c:v>
                </c:pt>
                <c:pt idx="6">
                  <c:v>Motorbike</c:v>
                </c:pt>
                <c:pt idx="7">
                  <c:v>Bycicle / Bicing</c:v>
                </c:pt>
                <c:pt idx="8">
                  <c:v>Taxi</c:v>
                </c:pt>
              </c:strCache>
            </c:strRef>
          </c:cat>
          <c:val>
            <c:numRef>
              <c:f>Hoja1!$D$87:$L$87</c:f>
              <c:numCache>
                <c:formatCode>0.00%</c:formatCode>
                <c:ptCount val="9"/>
                <c:pt idx="0">
                  <c:v>0.20500000000000004</c:v>
                </c:pt>
                <c:pt idx="1">
                  <c:v>0.34160000000000001</c:v>
                </c:pt>
                <c:pt idx="2">
                  <c:v>0.1118</c:v>
                </c:pt>
                <c:pt idx="3">
                  <c:v>0.24840000000000007</c:v>
                </c:pt>
                <c:pt idx="4">
                  <c:v>3.7300000000000014E-2</c:v>
                </c:pt>
                <c:pt idx="5">
                  <c:v>0.62110000000000021</c:v>
                </c:pt>
                <c:pt idx="6">
                  <c:v>0.14290000000000005</c:v>
                </c:pt>
                <c:pt idx="7">
                  <c:v>3.1100000000000006E-2</c:v>
                </c:pt>
                <c:pt idx="8">
                  <c:v>1.2400000000000001E-2</c:v>
                </c:pt>
              </c:numCache>
            </c:numRef>
          </c:val>
        </c:ser>
        <c:dLbls>
          <c:showLegendKey val="0"/>
          <c:showVal val="0"/>
          <c:showCatName val="0"/>
          <c:showSerName val="0"/>
          <c:showPercent val="0"/>
          <c:showBubbleSize val="0"/>
        </c:dLbls>
        <c:gapWidth val="75"/>
        <c:shape val="box"/>
        <c:axId val="138649600"/>
        <c:axId val="138651136"/>
        <c:axId val="0"/>
      </c:bar3DChart>
      <c:catAx>
        <c:axId val="138649600"/>
        <c:scaling>
          <c:orientation val="minMax"/>
        </c:scaling>
        <c:delete val="0"/>
        <c:axPos val="b"/>
        <c:majorTickMark val="none"/>
        <c:minorTickMark val="none"/>
        <c:tickLblPos val="nextTo"/>
        <c:crossAx val="138651136"/>
        <c:crosses val="autoZero"/>
        <c:auto val="1"/>
        <c:lblAlgn val="ctr"/>
        <c:lblOffset val="100"/>
        <c:noMultiLvlLbl val="0"/>
      </c:catAx>
      <c:valAx>
        <c:axId val="138651136"/>
        <c:scaling>
          <c:orientation val="minMax"/>
        </c:scaling>
        <c:delete val="0"/>
        <c:axPos val="l"/>
        <c:majorGridlines/>
        <c:numFmt formatCode="0%" sourceLinked="0"/>
        <c:majorTickMark val="none"/>
        <c:minorTickMark val="none"/>
        <c:tickLblPos val="nextTo"/>
        <c:spPr>
          <a:ln w="9525">
            <a:noFill/>
          </a:ln>
        </c:spPr>
        <c:crossAx val="138649600"/>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0"/>
    </mc:Choice>
    <mc:Fallback>
      <c:style val="20"/>
    </mc:Fallback>
  </mc:AlternateContent>
  <c:chart>
    <c:title>
      <c:tx>
        <c:rich>
          <a:bodyPr/>
          <a:lstStyle/>
          <a:p>
            <a:pPr>
              <a:defRPr sz="1200"/>
            </a:pPr>
            <a:r>
              <a:rPr lang="en-US" sz="1200"/>
              <a:t>Users of shared mobility services</a:t>
            </a:r>
          </a:p>
        </c:rich>
      </c:tx>
      <c:overlay val="0"/>
    </c:title>
    <c:autoTitleDeleted val="0"/>
    <c:view3D>
      <c:rotX val="15"/>
      <c:rotY val="20"/>
      <c:rAngAx val="1"/>
    </c:view3D>
    <c:floor>
      <c:thickness val="0"/>
    </c:floor>
    <c:sideWall>
      <c:thickness val="0"/>
    </c:sideWall>
    <c:backWall>
      <c:thickness val="0"/>
    </c:backWall>
    <c:plotArea>
      <c:layout/>
      <c:bar3DChart>
        <c:barDir val="bar"/>
        <c:grouping val="clustered"/>
        <c:varyColors val="0"/>
        <c:ser>
          <c:idx val="0"/>
          <c:order val="0"/>
          <c:invertIfNegative val="0"/>
          <c:cat>
            <c:strRef>
              <c:f>Hoja1!$C$96:$C$100</c:f>
              <c:strCache>
                <c:ptCount val="5"/>
                <c:pt idx="0">
                  <c:v>None of them</c:v>
                </c:pt>
                <c:pt idx="1">
                  <c:v>Tripsharing</c:v>
                </c:pt>
                <c:pt idx="2">
                  <c:v>Carsharing</c:v>
                </c:pt>
                <c:pt idx="3">
                  <c:v>Motosharing</c:v>
                </c:pt>
                <c:pt idx="4">
                  <c:v>Bikesharing</c:v>
                </c:pt>
              </c:strCache>
            </c:strRef>
          </c:cat>
          <c:val>
            <c:numRef>
              <c:f>Hoja1!$D$96:$D$100</c:f>
              <c:numCache>
                <c:formatCode>0.00%</c:formatCode>
                <c:ptCount val="5"/>
                <c:pt idx="0">
                  <c:v>0.66279000000000032</c:v>
                </c:pt>
                <c:pt idx="1">
                  <c:v>0.14618</c:v>
                </c:pt>
                <c:pt idx="2">
                  <c:v>8.3100000000000049E-2</c:v>
                </c:pt>
                <c:pt idx="3">
                  <c:v>3.8199999999999998E-2</c:v>
                </c:pt>
                <c:pt idx="4">
                  <c:v>0.20598000000000005</c:v>
                </c:pt>
              </c:numCache>
            </c:numRef>
          </c:val>
        </c:ser>
        <c:dLbls>
          <c:showLegendKey val="0"/>
          <c:showVal val="0"/>
          <c:showCatName val="0"/>
          <c:showSerName val="0"/>
          <c:showPercent val="0"/>
          <c:showBubbleSize val="0"/>
        </c:dLbls>
        <c:gapWidth val="150"/>
        <c:shape val="box"/>
        <c:axId val="138663808"/>
        <c:axId val="138665344"/>
        <c:axId val="0"/>
      </c:bar3DChart>
      <c:catAx>
        <c:axId val="138663808"/>
        <c:scaling>
          <c:orientation val="minMax"/>
        </c:scaling>
        <c:delete val="0"/>
        <c:axPos val="l"/>
        <c:majorTickMark val="none"/>
        <c:minorTickMark val="none"/>
        <c:tickLblPos val="nextTo"/>
        <c:crossAx val="138665344"/>
        <c:crosses val="autoZero"/>
        <c:auto val="1"/>
        <c:lblAlgn val="ctr"/>
        <c:lblOffset val="100"/>
        <c:noMultiLvlLbl val="0"/>
      </c:catAx>
      <c:valAx>
        <c:axId val="138665344"/>
        <c:scaling>
          <c:orientation val="minMax"/>
        </c:scaling>
        <c:delete val="0"/>
        <c:axPos val="b"/>
        <c:majorGridlines/>
        <c:title>
          <c:tx>
            <c:rich>
              <a:bodyPr/>
              <a:lstStyle/>
              <a:p>
                <a:pPr>
                  <a:defRPr/>
                </a:pPr>
                <a:r>
                  <a:rPr lang="en-US"/>
                  <a:t>Percentage of responses</a:t>
                </a:r>
              </a:p>
            </c:rich>
          </c:tx>
          <c:overlay val="0"/>
        </c:title>
        <c:numFmt formatCode="0%" sourceLinked="0"/>
        <c:majorTickMark val="out"/>
        <c:minorTickMark val="none"/>
        <c:tickLblPos val="nextTo"/>
        <c:crossAx val="13866380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0"/>
    </mc:Choice>
    <mc:Fallback>
      <c:style val="20"/>
    </mc:Fallback>
  </mc:AlternateContent>
  <c:pivotSource>
    <c:name>[Creafutur_enquestes tabla.xlsx]tabulacio!Tabla dinámica5</c:name>
    <c:fmtId val="-1"/>
  </c:pivotSource>
  <c:chart>
    <c:title>
      <c:tx>
        <c:rich>
          <a:bodyPr/>
          <a:lstStyle/>
          <a:p>
            <a:pPr>
              <a:defRPr sz="1200"/>
            </a:pPr>
            <a:r>
              <a:rPr lang="es-ES" sz="1200"/>
              <a:t>Intended use of Ridesharing for long distance trips</a:t>
            </a:r>
          </a:p>
        </c:rich>
      </c:tx>
      <c:overlay val="0"/>
    </c:title>
    <c:autoTitleDeleted val="0"/>
    <c:pivotFmts>
      <c:pivotFmt>
        <c:idx val="0"/>
        <c:marker>
          <c:symbol val="none"/>
        </c:marker>
        <c:dLbl>
          <c:idx val="0"/>
          <c:spPr/>
          <c:txPr>
            <a:bodyPr/>
            <a:lstStyle/>
            <a:p>
              <a:pPr>
                <a:defRPr/>
              </a:pPr>
              <a:endParaRPr lang="es-ES"/>
            </a:p>
          </c:txPr>
          <c:showLegendKey val="0"/>
          <c:showVal val="1"/>
          <c:showCatName val="0"/>
          <c:showSerName val="0"/>
          <c:showPercent val="0"/>
          <c:showBubbleSize val="0"/>
        </c:dLbl>
      </c:pivotFmt>
      <c:pivotFmt>
        <c:idx val="1"/>
        <c:marker>
          <c:symbol val="none"/>
        </c:marker>
        <c:dLbl>
          <c:idx val="0"/>
          <c:spPr/>
          <c:txPr>
            <a:bodyPr/>
            <a:lstStyle/>
            <a:p>
              <a:pPr>
                <a:defRPr/>
              </a:pPr>
              <a:endParaRPr lang="es-ES"/>
            </a:p>
          </c:txPr>
          <c:showLegendKey val="0"/>
          <c:showVal val="1"/>
          <c:showCatName val="0"/>
          <c:showSerName val="0"/>
          <c:showPercent val="0"/>
          <c:showBubbleSize val="0"/>
        </c:dLbl>
      </c:pivotFmt>
      <c:pivotFmt>
        <c:idx val="2"/>
        <c:marker>
          <c:symbol val="none"/>
        </c:marker>
        <c:dLbl>
          <c:idx val="0"/>
          <c:spPr/>
          <c:txPr>
            <a:bodyPr/>
            <a:lstStyle/>
            <a:p>
              <a:pPr>
                <a:defRPr/>
              </a:pPr>
              <a:endParaRPr lang="es-ES"/>
            </a:p>
          </c:txPr>
          <c:showLegendKey val="0"/>
          <c:showVal val="1"/>
          <c:showCatName val="0"/>
          <c:showSerName val="0"/>
          <c:showPercent val="0"/>
          <c:showBubbleSize val="0"/>
        </c:dLbl>
      </c:pivotFmt>
      <c:pivotFmt>
        <c:idx val="3"/>
      </c:pivotFmt>
      <c:pivotFmt>
        <c:idx val="4"/>
      </c:pivotFmt>
      <c:pivotFmt>
        <c:idx val="5"/>
      </c:pivotFmt>
      <c:pivotFmt>
        <c:idx val="6"/>
        <c:marker>
          <c:symbol val="none"/>
        </c:marker>
        <c:dLbl>
          <c:idx val="0"/>
          <c:spPr/>
          <c:txPr>
            <a:bodyPr/>
            <a:lstStyle/>
            <a:p>
              <a:pPr>
                <a:defRPr/>
              </a:pPr>
              <a:endParaRPr lang="es-ES"/>
            </a:p>
          </c:txPr>
          <c:showLegendKey val="0"/>
          <c:showVal val="1"/>
          <c:showCatName val="0"/>
          <c:showSerName val="0"/>
          <c:showPercent val="0"/>
          <c:showBubbleSize val="0"/>
        </c:dLbl>
      </c:pivotFmt>
      <c:pivotFmt>
        <c:idx val="7"/>
        <c:marker>
          <c:symbol val="none"/>
        </c:marker>
        <c:dLbl>
          <c:idx val="0"/>
          <c:spPr/>
          <c:txPr>
            <a:bodyPr/>
            <a:lstStyle/>
            <a:p>
              <a:pPr>
                <a:defRPr/>
              </a:pPr>
              <a:endParaRPr lang="es-ES"/>
            </a:p>
          </c:txPr>
          <c:showLegendKey val="0"/>
          <c:showVal val="1"/>
          <c:showCatName val="0"/>
          <c:showSerName val="0"/>
          <c:showPercent val="0"/>
          <c:showBubbleSize val="0"/>
        </c:dLbl>
      </c:pivotFmt>
      <c:pivotFmt>
        <c:idx val="8"/>
        <c:marker>
          <c:symbol val="none"/>
        </c:marker>
        <c:dLbl>
          <c:idx val="0"/>
          <c:spPr/>
          <c:txPr>
            <a:bodyPr/>
            <a:lstStyle/>
            <a:p>
              <a:pPr>
                <a:defRPr/>
              </a:pPr>
              <a:endParaRPr lang="es-ES"/>
            </a:p>
          </c:txPr>
          <c:showLegendKey val="0"/>
          <c:showVal val="1"/>
          <c:showCatName val="0"/>
          <c:showSerName val="0"/>
          <c:showPercent val="0"/>
          <c:showBubbleSize val="0"/>
        </c:dLbl>
      </c:pivotFmt>
      <c:pivotFmt>
        <c:idx val="9"/>
        <c:marker>
          <c:symbol val="none"/>
        </c:marker>
        <c:dLbl>
          <c:idx val="0"/>
          <c:spPr/>
          <c:txPr>
            <a:bodyPr/>
            <a:lstStyle/>
            <a:p>
              <a:pPr>
                <a:defRPr/>
              </a:pPr>
              <a:endParaRPr lang="es-ES"/>
            </a:p>
          </c:txPr>
          <c:showLegendKey val="0"/>
          <c:showVal val="1"/>
          <c:showCatName val="0"/>
          <c:showSerName val="0"/>
          <c:showPercent val="0"/>
          <c:showBubbleSize val="0"/>
        </c:dLbl>
      </c:pivotFmt>
      <c:pivotFmt>
        <c:idx val="10"/>
        <c:marker>
          <c:symbol val="none"/>
        </c:marker>
        <c:dLbl>
          <c:idx val="0"/>
          <c:spPr/>
          <c:txPr>
            <a:bodyPr/>
            <a:lstStyle/>
            <a:p>
              <a:pPr>
                <a:defRPr/>
              </a:pPr>
              <a:endParaRPr lang="es-ES"/>
            </a:p>
          </c:txPr>
          <c:showLegendKey val="0"/>
          <c:showVal val="1"/>
          <c:showCatName val="0"/>
          <c:showSerName val="0"/>
          <c:showPercent val="0"/>
          <c:showBubbleSize val="0"/>
        </c:dLbl>
      </c:pivotFmt>
      <c:pivotFmt>
        <c:idx val="11"/>
        <c:marker>
          <c:symbol val="none"/>
        </c:marker>
        <c:dLbl>
          <c:idx val="0"/>
          <c:spPr/>
          <c:txPr>
            <a:bodyPr/>
            <a:lstStyle/>
            <a:p>
              <a:pPr>
                <a:defRPr/>
              </a:pPr>
              <a:endParaRPr lang="es-ES"/>
            </a:p>
          </c:txPr>
          <c:showLegendKey val="0"/>
          <c:showVal val="1"/>
          <c:showCatName val="0"/>
          <c:showSerName val="0"/>
          <c:showPercent val="0"/>
          <c:showBubbleSize val="0"/>
        </c:dLbl>
      </c:pivotFmt>
    </c:pivotFmts>
    <c:view3D>
      <c:rotX val="15"/>
      <c:rotY val="20"/>
      <c:rAngAx val="1"/>
    </c:view3D>
    <c:floor>
      <c:thickness val="0"/>
    </c:floor>
    <c:sideWall>
      <c:thickness val="0"/>
      <c:spPr>
        <a:noFill/>
        <a:ln w="25400">
          <a:noFill/>
        </a:ln>
      </c:spPr>
    </c:sideWall>
    <c:backWall>
      <c:thickness val="0"/>
      <c:spPr>
        <a:noFill/>
        <a:ln w="25400">
          <a:noFill/>
        </a:ln>
      </c:spPr>
    </c:backWall>
    <c:plotArea>
      <c:layout/>
      <c:bar3DChart>
        <c:barDir val="bar"/>
        <c:grouping val="clustered"/>
        <c:varyColors val="0"/>
        <c:ser>
          <c:idx val="0"/>
          <c:order val="0"/>
          <c:tx>
            <c:strRef>
              <c:f>tabulacio!$C$66:$C$67</c:f>
              <c:strCache>
                <c:ptCount val="1"/>
                <c:pt idx="0">
                  <c:v>18-29</c:v>
                </c:pt>
              </c:strCache>
            </c:strRef>
          </c:tx>
          <c:invertIfNegative val="0"/>
          <c:dLbls>
            <c:txPr>
              <a:bodyPr/>
              <a:lstStyle/>
              <a:p>
                <a:pPr>
                  <a:defRPr sz="900"/>
                </a:pPr>
                <a:endParaRPr lang="es-ES"/>
              </a:p>
            </c:txPr>
            <c:showLegendKey val="0"/>
            <c:showVal val="1"/>
            <c:showCatName val="0"/>
            <c:showSerName val="0"/>
            <c:showPercent val="0"/>
            <c:showBubbleSize val="0"/>
            <c:showLeaderLines val="0"/>
          </c:dLbls>
          <c:cat>
            <c:strRef>
              <c:f>tabulacio!$B$68:$B$72</c:f>
              <c:strCache>
                <c:ptCount val="4"/>
                <c:pt idx="0">
                  <c:v>High speed train</c:v>
                </c:pt>
                <c:pt idx="1">
                  <c:v>Regional train</c:v>
                </c:pt>
                <c:pt idx="2">
                  <c:v>Private car</c:v>
                </c:pt>
                <c:pt idx="3">
                  <c:v>Ridesharing</c:v>
                </c:pt>
              </c:strCache>
            </c:strRef>
          </c:cat>
          <c:val>
            <c:numRef>
              <c:f>tabulacio!$C$68:$C$72</c:f>
              <c:numCache>
                <c:formatCode>0.00%</c:formatCode>
                <c:ptCount val="4"/>
                <c:pt idx="0">
                  <c:v>0.39108910891089155</c:v>
                </c:pt>
                <c:pt idx="1">
                  <c:v>0.25247524752475248</c:v>
                </c:pt>
                <c:pt idx="2">
                  <c:v>0.16831683168316841</c:v>
                </c:pt>
                <c:pt idx="3">
                  <c:v>0.18811881188118829</c:v>
                </c:pt>
              </c:numCache>
            </c:numRef>
          </c:val>
        </c:ser>
        <c:ser>
          <c:idx val="1"/>
          <c:order val="1"/>
          <c:tx>
            <c:strRef>
              <c:f>tabulacio!$D$66:$D$67</c:f>
              <c:strCache>
                <c:ptCount val="1"/>
                <c:pt idx="0">
                  <c:v>30-45</c:v>
                </c:pt>
              </c:strCache>
            </c:strRef>
          </c:tx>
          <c:invertIfNegative val="0"/>
          <c:dLbls>
            <c:dLbl>
              <c:idx val="1"/>
              <c:layout>
                <c:manualLayout>
                  <c:x val="0"/>
                  <c:y val="-6.7688370205284971E-3"/>
                </c:manualLayout>
              </c:layout>
              <c:showLegendKey val="0"/>
              <c:showVal val="1"/>
              <c:showCatName val="0"/>
              <c:showSerName val="0"/>
              <c:showPercent val="0"/>
              <c:showBubbleSize val="0"/>
            </c:dLbl>
            <c:dLbl>
              <c:idx val="3"/>
              <c:layout>
                <c:manualLayout>
                  <c:x val="4.8111837671417374E-3"/>
                  <c:y val="-6.7688370205284971E-3"/>
                </c:manualLayout>
              </c:layout>
              <c:showLegendKey val="0"/>
              <c:showVal val="1"/>
              <c:showCatName val="0"/>
              <c:showSerName val="0"/>
              <c:showPercent val="0"/>
              <c:showBubbleSize val="0"/>
            </c:dLbl>
            <c:txPr>
              <a:bodyPr/>
              <a:lstStyle/>
              <a:p>
                <a:pPr>
                  <a:defRPr sz="900"/>
                </a:pPr>
                <a:endParaRPr lang="es-ES"/>
              </a:p>
            </c:txPr>
            <c:showLegendKey val="0"/>
            <c:showVal val="1"/>
            <c:showCatName val="0"/>
            <c:showSerName val="0"/>
            <c:showPercent val="0"/>
            <c:showBubbleSize val="0"/>
            <c:showLeaderLines val="0"/>
          </c:dLbls>
          <c:cat>
            <c:strRef>
              <c:f>tabulacio!$B$68:$B$72</c:f>
              <c:strCache>
                <c:ptCount val="4"/>
                <c:pt idx="0">
                  <c:v>High speed train</c:v>
                </c:pt>
                <c:pt idx="1">
                  <c:v>Regional train</c:v>
                </c:pt>
                <c:pt idx="2">
                  <c:v>Private car</c:v>
                </c:pt>
                <c:pt idx="3">
                  <c:v>Ridesharing</c:v>
                </c:pt>
              </c:strCache>
            </c:strRef>
          </c:cat>
          <c:val>
            <c:numRef>
              <c:f>tabulacio!$D$68:$D$72</c:f>
              <c:numCache>
                <c:formatCode>0.00%</c:formatCode>
                <c:ptCount val="4"/>
                <c:pt idx="0">
                  <c:v>0.4</c:v>
                </c:pt>
                <c:pt idx="1">
                  <c:v>0.10500000000000002</c:v>
                </c:pt>
                <c:pt idx="2">
                  <c:v>0.3500000000000002</c:v>
                </c:pt>
                <c:pt idx="3">
                  <c:v>0.1450000000000001</c:v>
                </c:pt>
              </c:numCache>
            </c:numRef>
          </c:val>
        </c:ser>
        <c:ser>
          <c:idx val="2"/>
          <c:order val="2"/>
          <c:tx>
            <c:strRef>
              <c:f>tabulacio!$E$66:$E$67</c:f>
              <c:strCache>
                <c:ptCount val="1"/>
                <c:pt idx="0">
                  <c:v>46-55</c:v>
                </c:pt>
              </c:strCache>
            </c:strRef>
          </c:tx>
          <c:invertIfNegative val="0"/>
          <c:dLbls>
            <c:dLbl>
              <c:idx val="0"/>
              <c:layout>
                <c:manualLayout>
                  <c:x val="0"/>
                  <c:y val="-6.7688370205284971E-3"/>
                </c:manualLayout>
              </c:layout>
              <c:showLegendKey val="0"/>
              <c:showVal val="1"/>
              <c:showCatName val="0"/>
              <c:showSerName val="0"/>
              <c:showPercent val="0"/>
              <c:showBubbleSize val="0"/>
            </c:dLbl>
            <c:dLbl>
              <c:idx val="1"/>
              <c:layout>
                <c:manualLayout>
                  <c:x val="0"/>
                  <c:y val="-6.7688370205284971E-3"/>
                </c:manualLayout>
              </c:layout>
              <c:showLegendKey val="0"/>
              <c:showVal val="1"/>
              <c:showCatName val="0"/>
              <c:showSerName val="0"/>
              <c:showPercent val="0"/>
              <c:showBubbleSize val="0"/>
            </c:dLbl>
            <c:dLbl>
              <c:idx val="2"/>
              <c:layout>
                <c:manualLayout>
                  <c:x val="0"/>
                  <c:y val="-6.7688370205284971E-3"/>
                </c:manualLayout>
              </c:layout>
              <c:showLegendKey val="0"/>
              <c:showVal val="1"/>
              <c:showCatName val="0"/>
              <c:showSerName val="0"/>
              <c:showPercent val="0"/>
              <c:showBubbleSize val="0"/>
            </c:dLbl>
            <c:txPr>
              <a:bodyPr/>
              <a:lstStyle/>
              <a:p>
                <a:pPr>
                  <a:defRPr sz="900"/>
                </a:pPr>
                <a:endParaRPr lang="es-ES"/>
              </a:p>
            </c:txPr>
            <c:showLegendKey val="0"/>
            <c:showVal val="1"/>
            <c:showCatName val="0"/>
            <c:showSerName val="0"/>
            <c:showPercent val="0"/>
            <c:showBubbleSize val="0"/>
            <c:showLeaderLines val="0"/>
          </c:dLbls>
          <c:cat>
            <c:strRef>
              <c:f>tabulacio!$B$68:$B$72</c:f>
              <c:strCache>
                <c:ptCount val="4"/>
                <c:pt idx="0">
                  <c:v>High speed train</c:v>
                </c:pt>
                <c:pt idx="1">
                  <c:v>Regional train</c:v>
                </c:pt>
                <c:pt idx="2">
                  <c:v>Private car</c:v>
                </c:pt>
                <c:pt idx="3">
                  <c:v>Ridesharing</c:v>
                </c:pt>
              </c:strCache>
            </c:strRef>
          </c:cat>
          <c:val>
            <c:numRef>
              <c:f>tabulacio!$E$68:$E$72</c:f>
              <c:numCache>
                <c:formatCode>0.00%</c:formatCode>
                <c:ptCount val="4"/>
                <c:pt idx="0">
                  <c:v>0.33000000000000035</c:v>
                </c:pt>
                <c:pt idx="1">
                  <c:v>0.12000000000000002</c:v>
                </c:pt>
                <c:pt idx="2">
                  <c:v>0.31000000000000022</c:v>
                </c:pt>
                <c:pt idx="3">
                  <c:v>0.2400000000000001</c:v>
                </c:pt>
              </c:numCache>
            </c:numRef>
          </c:val>
        </c:ser>
        <c:dLbls>
          <c:showLegendKey val="0"/>
          <c:showVal val="0"/>
          <c:showCatName val="0"/>
          <c:showSerName val="0"/>
          <c:showPercent val="0"/>
          <c:showBubbleSize val="0"/>
        </c:dLbls>
        <c:gapWidth val="150"/>
        <c:shape val="box"/>
        <c:axId val="147695488"/>
        <c:axId val="147705856"/>
        <c:axId val="0"/>
      </c:bar3DChart>
      <c:catAx>
        <c:axId val="147695488"/>
        <c:scaling>
          <c:orientation val="minMax"/>
        </c:scaling>
        <c:delete val="0"/>
        <c:axPos val="l"/>
        <c:title>
          <c:tx>
            <c:rich>
              <a:bodyPr/>
              <a:lstStyle/>
              <a:p>
                <a:pPr>
                  <a:defRPr/>
                </a:pPr>
                <a:r>
                  <a:rPr lang="es-ES"/>
                  <a:t>Mean of transport</a:t>
                </a:r>
              </a:p>
            </c:rich>
          </c:tx>
          <c:overlay val="0"/>
        </c:title>
        <c:majorTickMark val="none"/>
        <c:minorTickMark val="none"/>
        <c:tickLblPos val="nextTo"/>
        <c:crossAx val="147705856"/>
        <c:crosses val="autoZero"/>
        <c:auto val="1"/>
        <c:lblAlgn val="ctr"/>
        <c:lblOffset val="100"/>
        <c:noMultiLvlLbl val="0"/>
      </c:catAx>
      <c:valAx>
        <c:axId val="147705856"/>
        <c:scaling>
          <c:orientation val="minMax"/>
        </c:scaling>
        <c:delete val="0"/>
        <c:axPos val="b"/>
        <c:majorGridlines>
          <c:spPr>
            <a:ln>
              <a:noFill/>
            </a:ln>
          </c:spPr>
        </c:majorGridlines>
        <c:title>
          <c:tx>
            <c:rich>
              <a:bodyPr/>
              <a:lstStyle/>
              <a:p>
                <a:pPr>
                  <a:defRPr/>
                </a:pPr>
                <a:r>
                  <a:rPr lang="es-ES"/>
                  <a:t>Intention of use</a:t>
                </a:r>
              </a:p>
            </c:rich>
          </c:tx>
          <c:overlay val="0"/>
        </c:title>
        <c:numFmt formatCode="0%" sourceLinked="0"/>
        <c:majorTickMark val="out"/>
        <c:minorTickMark val="none"/>
        <c:tickLblPos val="nextTo"/>
        <c:crossAx val="147695488"/>
        <c:crosses val="autoZero"/>
        <c:crossBetween val="between"/>
      </c:valAx>
    </c:plotArea>
    <c:legend>
      <c:legendPos val="r"/>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0"/>
    </mc:Choice>
    <mc:Fallback>
      <c:style val="20"/>
    </mc:Fallback>
  </mc:AlternateContent>
  <c:pivotSource>
    <c:name>[Creafutur_enquestes tabla.xlsx]tabulacio!Tabla dinámica15</c:name>
    <c:fmtId val="-1"/>
  </c:pivotSource>
  <c:chart>
    <c:title>
      <c:tx>
        <c:rich>
          <a:bodyPr/>
          <a:lstStyle/>
          <a:p>
            <a:pPr>
              <a:defRPr sz="1200"/>
            </a:pPr>
            <a:r>
              <a:rPr lang="es-ES" sz="1200"/>
              <a:t>Intended</a:t>
            </a:r>
            <a:r>
              <a:rPr lang="es-ES" sz="1200" baseline="0"/>
              <a:t> use of Carsharing for a round trip journey</a:t>
            </a:r>
            <a:endParaRPr lang="es-ES" sz="1200"/>
          </a:p>
        </c:rich>
      </c:tx>
      <c:overlay val="0"/>
    </c:title>
    <c:autoTitleDeleted val="0"/>
    <c:pivotFmts>
      <c:pivotFmt>
        <c:idx val="0"/>
        <c:dLbl>
          <c:idx val="0"/>
          <c:spPr/>
          <c:txPr>
            <a:bodyPr/>
            <a:lstStyle/>
            <a:p>
              <a:pPr>
                <a:defRPr/>
              </a:pPr>
              <a:endParaRPr lang="es-ES"/>
            </a:p>
          </c:txPr>
          <c:showLegendKey val="0"/>
          <c:showVal val="1"/>
          <c:showCatName val="0"/>
          <c:showSerName val="0"/>
          <c:showPercent val="0"/>
          <c:showBubbleSize val="0"/>
        </c:dLbl>
      </c:pivotFmt>
      <c:pivotFmt>
        <c:idx val="1"/>
        <c:dLbl>
          <c:idx val="0"/>
          <c:spPr/>
          <c:txPr>
            <a:bodyPr/>
            <a:lstStyle/>
            <a:p>
              <a:pPr>
                <a:defRPr/>
              </a:pPr>
              <a:endParaRPr lang="es-ES"/>
            </a:p>
          </c:txPr>
          <c:showLegendKey val="0"/>
          <c:showVal val="1"/>
          <c:showCatName val="0"/>
          <c:showSerName val="0"/>
          <c:showPercent val="0"/>
          <c:showBubbleSize val="0"/>
        </c:dLbl>
      </c:pivotFmt>
      <c:pivotFmt>
        <c:idx val="2"/>
        <c:dLbl>
          <c:idx val="0"/>
          <c:spPr/>
          <c:txPr>
            <a:bodyPr/>
            <a:lstStyle/>
            <a:p>
              <a:pPr>
                <a:defRPr/>
              </a:pPr>
              <a:endParaRPr lang="es-ES"/>
            </a:p>
          </c:txPr>
          <c:showLegendKey val="0"/>
          <c:showVal val="1"/>
          <c:showCatName val="0"/>
          <c:showSerName val="0"/>
          <c:showPercent val="0"/>
          <c:showBubbleSize val="0"/>
        </c:dLbl>
      </c:pivotFmt>
      <c:pivotFmt>
        <c:idx val="3"/>
        <c:dLbl>
          <c:idx val="0"/>
          <c:layout>
            <c:manualLayout>
              <c:x val="0"/>
              <c:y val="-1.1975226368316952E-2"/>
            </c:manualLayout>
          </c:layout>
          <c:showLegendKey val="0"/>
          <c:showVal val="1"/>
          <c:showCatName val="0"/>
          <c:showSerName val="0"/>
          <c:showPercent val="0"/>
          <c:showBubbleSize val="0"/>
        </c:dLbl>
      </c:pivotFmt>
      <c:pivotFmt>
        <c:idx val="4"/>
        <c:dLbl>
          <c:idx val="0"/>
          <c:layout>
            <c:manualLayout>
              <c:x val="6.8296451233040073E-3"/>
              <c:y val="-2.993806592079349E-3"/>
            </c:manualLayout>
          </c:layout>
          <c:showLegendKey val="0"/>
          <c:showVal val="1"/>
          <c:showCatName val="0"/>
          <c:showSerName val="0"/>
          <c:showPercent val="0"/>
          <c:showBubbleSize val="0"/>
        </c:dLbl>
      </c:pivotFmt>
      <c:pivotFmt>
        <c:idx val="5"/>
        <c:marker>
          <c:symbol val="none"/>
        </c:marker>
        <c:dLbl>
          <c:idx val="0"/>
          <c:spPr/>
          <c:txPr>
            <a:bodyPr/>
            <a:lstStyle/>
            <a:p>
              <a:pPr>
                <a:defRPr/>
              </a:pPr>
              <a:endParaRPr lang="es-ES"/>
            </a:p>
          </c:txPr>
          <c:showLegendKey val="0"/>
          <c:showVal val="1"/>
          <c:showCatName val="0"/>
          <c:showSerName val="0"/>
          <c:showPercent val="0"/>
          <c:showBubbleSize val="0"/>
        </c:dLbl>
      </c:pivotFmt>
      <c:pivotFmt>
        <c:idx val="6"/>
        <c:marker>
          <c:symbol val="none"/>
        </c:marker>
        <c:dLbl>
          <c:idx val="0"/>
          <c:spPr/>
          <c:txPr>
            <a:bodyPr/>
            <a:lstStyle/>
            <a:p>
              <a:pPr>
                <a:defRPr/>
              </a:pPr>
              <a:endParaRPr lang="es-ES"/>
            </a:p>
          </c:txPr>
          <c:showLegendKey val="0"/>
          <c:showVal val="1"/>
          <c:showCatName val="0"/>
          <c:showSerName val="0"/>
          <c:showPercent val="0"/>
          <c:showBubbleSize val="0"/>
        </c:dLbl>
      </c:pivotFmt>
      <c:pivotFmt>
        <c:idx val="7"/>
        <c:dLbl>
          <c:idx val="0"/>
          <c:layout>
            <c:manualLayout>
              <c:x val="6.8296451233040073E-3"/>
              <c:y val="-2.993806592079349E-3"/>
            </c:manualLayout>
          </c:layout>
          <c:showLegendKey val="0"/>
          <c:showVal val="1"/>
          <c:showCatName val="0"/>
          <c:showSerName val="0"/>
          <c:showPercent val="0"/>
          <c:showBubbleSize val="0"/>
        </c:dLbl>
      </c:pivotFmt>
      <c:pivotFmt>
        <c:idx val="8"/>
        <c:marker>
          <c:symbol val="none"/>
        </c:marker>
        <c:dLbl>
          <c:idx val="0"/>
          <c:spPr/>
          <c:txPr>
            <a:bodyPr/>
            <a:lstStyle/>
            <a:p>
              <a:pPr>
                <a:defRPr/>
              </a:pPr>
              <a:endParaRPr lang="es-ES"/>
            </a:p>
          </c:txPr>
          <c:showLegendKey val="0"/>
          <c:showVal val="1"/>
          <c:showCatName val="0"/>
          <c:showSerName val="0"/>
          <c:showPercent val="0"/>
          <c:showBubbleSize val="0"/>
        </c:dLbl>
      </c:pivotFmt>
      <c:pivotFmt>
        <c:idx val="9"/>
        <c:dLbl>
          <c:idx val="0"/>
          <c:layout>
            <c:manualLayout>
              <c:x val="0"/>
              <c:y val="-1.1975226368316952E-2"/>
            </c:manualLayout>
          </c:layout>
          <c:showLegendKey val="0"/>
          <c:showVal val="1"/>
          <c:showCatName val="0"/>
          <c:showSerName val="0"/>
          <c:showPercent val="0"/>
          <c:showBubbleSize val="0"/>
        </c:dLbl>
      </c:pivotFmt>
      <c:pivotFmt>
        <c:idx val="10"/>
        <c:marker>
          <c:symbol val="none"/>
        </c:marker>
        <c:dLbl>
          <c:idx val="0"/>
          <c:spPr/>
          <c:txPr>
            <a:bodyPr/>
            <a:lstStyle/>
            <a:p>
              <a:pPr>
                <a:defRPr/>
              </a:pPr>
              <a:endParaRPr lang="es-ES"/>
            </a:p>
          </c:txPr>
          <c:showLegendKey val="0"/>
          <c:showVal val="1"/>
          <c:showCatName val="0"/>
          <c:showSerName val="0"/>
          <c:showPercent val="0"/>
          <c:showBubbleSize val="0"/>
        </c:dLbl>
      </c:pivotFmt>
      <c:pivotFmt>
        <c:idx val="11"/>
        <c:marker>
          <c:symbol val="none"/>
        </c:marker>
        <c:dLbl>
          <c:idx val="0"/>
          <c:spPr/>
          <c:txPr>
            <a:bodyPr/>
            <a:lstStyle/>
            <a:p>
              <a:pPr>
                <a:defRPr/>
              </a:pPr>
              <a:endParaRPr lang="es-ES"/>
            </a:p>
          </c:txPr>
          <c:showLegendKey val="0"/>
          <c:showVal val="1"/>
          <c:showCatName val="0"/>
          <c:showSerName val="0"/>
          <c:showPercent val="0"/>
          <c:showBubbleSize val="0"/>
        </c:dLbl>
      </c:pivotFmt>
      <c:pivotFmt>
        <c:idx val="12"/>
        <c:dLbl>
          <c:idx val="0"/>
          <c:layout>
            <c:manualLayout>
              <c:x val="6.8296451233040073E-3"/>
              <c:y val="-2.993806592079349E-3"/>
            </c:manualLayout>
          </c:layout>
          <c:showLegendKey val="0"/>
          <c:showVal val="1"/>
          <c:showCatName val="0"/>
          <c:showSerName val="0"/>
          <c:showPercent val="0"/>
          <c:showBubbleSize val="0"/>
        </c:dLbl>
      </c:pivotFmt>
      <c:pivotFmt>
        <c:idx val="13"/>
        <c:marker>
          <c:symbol val="none"/>
        </c:marker>
        <c:dLbl>
          <c:idx val="0"/>
          <c:spPr/>
          <c:txPr>
            <a:bodyPr/>
            <a:lstStyle/>
            <a:p>
              <a:pPr>
                <a:defRPr/>
              </a:pPr>
              <a:endParaRPr lang="es-ES"/>
            </a:p>
          </c:txPr>
          <c:showLegendKey val="0"/>
          <c:showVal val="1"/>
          <c:showCatName val="0"/>
          <c:showSerName val="0"/>
          <c:showPercent val="0"/>
          <c:showBubbleSize val="0"/>
        </c:dLbl>
      </c:pivotFmt>
      <c:pivotFmt>
        <c:idx val="14"/>
        <c:dLbl>
          <c:idx val="0"/>
          <c:layout>
            <c:manualLayout>
              <c:x val="0"/>
              <c:y val="-1.1975226368316952E-2"/>
            </c:manualLayout>
          </c:layout>
          <c:showLegendKey val="0"/>
          <c:showVal val="1"/>
          <c:showCatName val="0"/>
          <c:showSerName val="0"/>
          <c:showPercent val="0"/>
          <c:showBubbleSize val="0"/>
        </c:dLbl>
      </c:pivotFmt>
    </c:pivotFmts>
    <c:view3D>
      <c:rotX val="15"/>
      <c:rotY val="20"/>
      <c:rAngAx val="1"/>
    </c:view3D>
    <c:floor>
      <c:thickness val="0"/>
    </c:floor>
    <c:sideWall>
      <c:thickness val="0"/>
      <c:spPr>
        <a:noFill/>
        <a:ln w="25400">
          <a:noFill/>
        </a:ln>
      </c:spPr>
    </c:sideWall>
    <c:backWall>
      <c:thickness val="0"/>
      <c:spPr>
        <a:noFill/>
        <a:ln w="25400">
          <a:noFill/>
        </a:ln>
      </c:spPr>
    </c:backWall>
    <c:plotArea>
      <c:layout/>
      <c:bar3DChart>
        <c:barDir val="bar"/>
        <c:grouping val="clustered"/>
        <c:varyColors val="0"/>
        <c:ser>
          <c:idx val="0"/>
          <c:order val="0"/>
          <c:tx>
            <c:strRef>
              <c:f>tabulacio!$C$116:$C$117</c:f>
              <c:strCache>
                <c:ptCount val="1"/>
                <c:pt idx="0">
                  <c:v>18-29</c:v>
                </c:pt>
              </c:strCache>
            </c:strRef>
          </c:tx>
          <c:invertIfNegative val="0"/>
          <c:dLbls>
            <c:showLegendKey val="0"/>
            <c:showVal val="1"/>
            <c:showCatName val="0"/>
            <c:showSerName val="0"/>
            <c:showPercent val="0"/>
            <c:showBubbleSize val="0"/>
            <c:showLeaderLines val="0"/>
          </c:dLbls>
          <c:cat>
            <c:strRef>
              <c:f>tabulacio!$B$118:$B$123</c:f>
              <c:strCache>
                <c:ptCount val="5"/>
                <c:pt idx="0">
                  <c:v>Public transport</c:v>
                </c:pt>
                <c:pt idx="1">
                  <c:v>Taxi</c:v>
                </c:pt>
                <c:pt idx="2">
                  <c:v>Carsharing B2C</c:v>
                </c:pt>
                <c:pt idx="3">
                  <c:v>Carsharing P2P</c:v>
                </c:pt>
                <c:pt idx="4">
                  <c:v>Ridesharing</c:v>
                </c:pt>
              </c:strCache>
            </c:strRef>
          </c:cat>
          <c:val>
            <c:numRef>
              <c:f>tabulacio!$C$118:$C$123</c:f>
              <c:numCache>
                <c:formatCode>0.00%</c:formatCode>
                <c:ptCount val="5"/>
                <c:pt idx="0">
                  <c:v>0.62376237623762376</c:v>
                </c:pt>
                <c:pt idx="1">
                  <c:v>2.9702970297029719E-2</c:v>
                </c:pt>
                <c:pt idx="2">
                  <c:v>0.25742574257425765</c:v>
                </c:pt>
                <c:pt idx="3">
                  <c:v>2.4752475247524754E-2</c:v>
                </c:pt>
                <c:pt idx="4">
                  <c:v>6.4356435643564414E-2</c:v>
                </c:pt>
              </c:numCache>
            </c:numRef>
          </c:val>
        </c:ser>
        <c:ser>
          <c:idx val="1"/>
          <c:order val="1"/>
          <c:tx>
            <c:strRef>
              <c:f>tabulacio!$D$116:$D$117</c:f>
              <c:strCache>
                <c:ptCount val="1"/>
                <c:pt idx="0">
                  <c:v>30-45</c:v>
                </c:pt>
              </c:strCache>
            </c:strRef>
          </c:tx>
          <c:invertIfNegative val="0"/>
          <c:dLbls>
            <c:dLbl>
              <c:idx val="0"/>
              <c:layout>
                <c:manualLayout>
                  <c:x val="8.7206554632929618E-17"/>
                  <c:y val="-1.0515874001612994E-2"/>
                </c:manualLayout>
              </c:layout>
              <c:showLegendKey val="0"/>
              <c:showVal val="1"/>
              <c:showCatName val="0"/>
              <c:showSerName val="0"/>
              <c:showPercent val="0"/>
              <c:showBubbleSize val="0"/>
            </c:dLbl>
            <c:dLbl>
              <c:idx val="1"/>
              <c:layout>
                <c:manualLayout>
                  <c:x val="0"/>
                  <c:y val="-7.0105826677419906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tabulacio!$B$118:$B$123</c:f>
              <c:strCache>
                <c:ptCount val="5"/>
                <c:pt idx="0">
                  <c:v>Public transport</c:v>
                </c:pt>
                <c:pt idx="1">
                  <c:v>Taxi</c:v>
                </c:pt>
                <c:pt idx="2">
                  <c:v>Carsharing B2C</c:v>
                </c:pt>
                <c:pt idx="3">
                  <c:v>Carsharing P2P</c:v>
                </c:pt>
                <c:pt idx="4">
                  <c:v>Ridesharing</c:v>
                </c:pt>
              </c:strCache>
            </c:strRef>
          </c:cat>
          <c:val>
            <c:numRef>
              <c:f>tabulacio!$D$118:$D$123</c:f>
              <c:numCache>
                <c:formatCode>0.00%</c:formatCode>
                <c:ptCount val="5"/>
                <c:pt idx="0">
                  <c:v>0.44500000000000001</c:v>
                </c:pt>
                <c:pt idx="1">
                  <c:v>1.0000000000000005E-2</c:v>
                </c:pt>
                <c:pt idx="2">
                  <c:v>0.42000000000000021</c:v>
                </c:pt>
                <c:pt idx="3">
                  <c:v>5.5000000000000014E-2</c:v>
                </c:pt>
                <c:pt idx="4">
                  <c:v>7.0000000000000021E-2</c:v>
                </c:pt>
              </c:numCache>
            </c:numRef>
          </c:val>
        </c:ser>
        <c:ser>
          <c:idx val="2"/>
          <c:order val="2"/>
          <c:tx>
            <c:strRef>
              <c:f>tabulacio!$E$116:$E$117</c:f>
              <c:strCache>
                <c:ptCount val="1"/>
                <c:pt idx="0">
                  <c:v>46-55</c:v>
                </c:pt>
              </c:strCache>
            </c:strRef>
          </c:tx>
          <c:invertIfNegative val="0"/>
          <c:dLbls>
            <c:dLbl>
              <c:idx val="0"/>
              <c:layout>
                <c:manualLayout>
                  <c:x val="-8.7206554632929618E-17"/>
                  <c:y val="-1.4021165335483981E-2"/>
                </c:manualLayout>
              </c:layout>
              <c:showLegendKey val="0"/>
              <c:showVal val="1"/>
              <c:showCatName val="0"/>
              <c:showSerName val="0"/>
              <c:showPercent val="0"/>
              <c:showBubbleSize val="0"/>
            </c:dLbl>
            <c:dLbl>
              <c:idx val="1"/>
              <c:layout>
                <c:manualLayout>
                  <c:x val="-2.378388055922461E-3"/>
                  <c:y val="-7.0105826677419264E-3"/>
                </c:manualLayout>
              </c:layout>
              <c:showLegendKey val="0"/>
              <c:showVal val="1"/>
              <c:showCatName val="0"/>
              <c:showSerName val="0"/>
              <c:showPercent val="0"/>
              <c:showBubbleSize val="0"/>
            </c:dLbl>
            <c:dLbl>
              <c:idx val="3"/>
              <c:layout>
                <c:manualLayout>
                  <c:x val="0"/>
                  <c:y val="-7.0105826677419906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tabulacio!$B$118:$B$123</c:f>
              <c:strCache>
                <c:ptCount val="5"/>
                <c:pt idx="0">
                  <c:v>Public transport</c:v>
                </c:pt>
                <c:pt idx="1">
                  <c:v>Taxi</c:v>
                </c:pt>
                <c:pt idx="2">
                  <c:v>Carsharing B2C</c:v>
                </c:pt>
                <c:pt idx="3">
                  <c:v>Carsharing P2P</c:v>
                </c:pt>
                <c:pt idx="4">
                  <c:v>Ridesharing</c:v>
                </c:pt>
              </c:strCache>
            </c:strRef>
          </c:cat>
          <c:val>
            <c:numRef>
              <c:f>tabulacio!$E$118:$E$123</c:f>
              <c:numCache>
                <c:formatCode>0.00%</c:formatCode>
                <c:ptCount val="5"/>
                <c:pt idx="0">
                  <c:v>0.45500000000000002</c:v>
                </c:pt>
                <c:pt idx="1">
                  <c:v>2.5000000000000001E-2</c:v>
                </c:pt>
                <c:pt idx="2">
                  <c:v>0.4150000000000002</c:v>
                </c:pt>
                <c:pt idx="3">
                  <c:v>2.0000000000000011E-2</c:v>
                </c:pt>
                <c:pt idx="4">
                  <c:v>8.5000000000000006E-2</c:v>
                </c:pt>
              </c:numCache>
            </c:numRef>
          </c:val>
        </c:ser>
        <c:dLbls>
          <c:showLegendKey val="0"/>
          <c:showVal val="0"/>
          <c:showCatName val="0"/>
          <c:showSerName val="0"/>
          <c:showPercent val="0"/>
          <c:showBubbleSize val="0"/>
        </c:dLbls>
        <c:gapWidth val="150"/>
        <c:shape val="box"/>
        <c:axId val="202812416"/>
        <c:axId val="202818688"/>
        <c:axId val="0"/>
      </c:bar3DChart>
      <c:catAx>
        <c:axId val="202812416"/>
        <c:scaling>
          <c:orientation val="minMax"/>
        </c:scaling>
        <c:delete val="0"/>
        <c:axPos val="l"/>
        <c:title>
          <c:tx>
            <c:rich>
              <a:bodyPr/>
              <a:lstStyle/>
              <a:p>
                <a:pPr>
                  <a:defRPr/>
                </a:pPr>
                <a:r>
                  <a:rPr lang="es-ES"/>
                  <a:t>Mean of transport</a:t>
                </a:r>
              </a:p>
            </c:rich>
          </c:tx>
          <c:overlay val="0"/>
        </c:title>
        <c:majorTickMark val="none"/>
        <c:minorTickMark val="none"/>
        <c:tickLblPos val="nextTo"/>
        <c:txPr>
          <a:bodyPr/>
          <a:lstStyle/>
          <a:p>
            <a:pPr>
              <a:defRPr sz="1000"/>
            </a:pPr>
            <a:endParaRPr lang="es-ES"/>
          </a:p>
        </c:txPr>
        <c:crossAx val="202818688"/>
        <c:crosses val="autoZero"/>
        <c:auto val="1"/>
        <c:lblAlgn val="ctr"/>
        <c:lblOffset val="100"/>
        <c:noMultiLvlLbl val="0"/>
      </c:catAx>
      <c:valAx>
        <c:axId val="202818688"/>
        <c:scaling>
          <c:orientation val="minMax"/>
        </c:scaling>
        <c:delete val="0"/>
        <c:axPos val="b"/>
        <c:majorGridlines>
          <c:spPr>
            <a:ln>
              <a:noFill/>
            </a:ln>
          </c:spPr>
        </c:majorGridlines>
        <c:title>
          <c:tx>
            <c:rich>
              <a:bodyPr/>
              <a:lstStyle/>
              <a:p>
                <a:pPr>
                  <a:defRPr/>
                </a:pPr>
                <a:r>
                  <a:rPr lang="es-ES"/>
                  <a:t>Intention</a:t>
                </a:r>
                <a:r>
                  <a:rPr lang="es-ES" baseline="0"/>
                  <a:t> of use</a:t>
                </a:r>
                <a:endParaRPr lang="es-ES"/>
              </a:p>
            </c:rich>
          </c:tx>
          <c:overlay val="0"/>
        </c:title>
        <c:numFmt formatCode="0%" sourceLinked="0"/>
        <c:majorTickMark val="out"/>
        <c:minorTickMark val="none"/>
        <c:tickLblPos val="nextTo"/>
        <c:crossAx val="202812416"/>
        <c:crosses val="autoZero"/>
        <c:crossBetween val="between"/>
      </c:valAx>
    </c:plotArea>
    <c:legend>
      <c:legendPos val="r"/>
      <c:overlay val="0"/>
      <c:txPr>
        <a:bodyPr/>
        <a:lstStyle/>
        <a:p>
          <a:pPr>
            <a:defRPr sz="900"/>
          </a:pPr>
          <a:endParaRPr lang="es-ES"/>
        </a:p>
      </c:txPr>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0"/>
    </mc:Choice>
    <mc:Fallback>
      <c:style val="20"/>
    </mc:Fallback>
  </mc:AlternateContent>
  <c:pivotSource>
    <c:name>[Creafutur_enquestes tabla.xlsx]tabulacio!Tabla dinámica8</c:name>
    <c:fmtId val="-1"/>
  </c:pivotSource>
  <c:chart>
    <c:title>
      <c:tx>
        <c:rich>
          <a:bodyPr/>
          <a:lstStyle/>
          <a:p>
            <a:pPr>
              <a:defRPr sz="1200"/>
            </a:pPr>
            <a:r>
              <a:rPr lang="es-ES" sz="1200"/>
              <a:t>Intended use of Ridehailing for small distance trips </a:t>
            </a:r>
          </a:p>
        </c:rich>
      </c:tx>
      <c:overlay val="0"/>
    </c:title>
    <c:autoTitleDeleted val="0"/>
    <c:pivotFmts>
      <c:pivotFmt>
        <c:idx val="0"/>
        <c:marker>
          <c:symbol val="none"/>
        </c:marker>
        <c:dLbl>
          <c:idx val="0"/>
          <c:spPr/>
          <c:txPr>
            <a:bodyPr/>
            <a:lstStyle/>
            <a:p>
              <a:pPr>
                <a:defRPr/>
              </a:pPr>
              <a:endParaRPr lang="es-ES"/>
            </a:p>
          </c:txPr>
          <c:showLegendKey val="0"/>
          <c:showVal val="1"/>
          <c:showCatName val="0"/>
          <c:showSerName val="0"/>
          <c:showPercent val="0"/>
          <c:showBubbleSize val="0"/>
        </c:dLbl>
      </c:pivotFmt>
      <c:pivotFmt>
        <c:idx val="1"/>
        <c:marker>
          <c:symbol val="none"/>
        </c:marker>
        <c:dLbl>
          <c:idx val="0"/>
          <c:spPr/>
          <c:txPr>
            <a:bodyPr/>
            <a:lstStyle/>
            <a:p>
              <a:pPr>
                <a:defRPr/>
              </a:pPr>
              <a:endParaRPr lang="es-ES"/>
            </a:p>
          </c:txPr>
          <c:showLegendKey val="0"/>
          <c:showVal val="1"/>
          <c:showCatName val="0"/>
          <c:showSerName val="0"/>
          <c:showPercent val="0"/>
          <c:showBubbleSize val="0"/>
        </c:dLbl>
      </c:pivotFmt>
      <c:pivotFmt>
        <c:idx val="2"/>
        <c:marker>
          <c:symbol val="none"/>
        </c:marker>
        <c:dLbl>
          <c:idx val="0"/>
          <c:spPr/>
          <c:txPr>
            <a:bodyPr/>
            <a:lstStyle/>
            <a:p>
              <a:pPr>
                <a:defRPr/>
              </a:pPr>
              <a:endParaRPr lang="es-ES"/>
            </a:p>
          </c:txPr>
          <c:showLegendKey val="0"/>
          <c:showVal val="1"/>
          <c:showCatName val="0"/>
          <c:showSerName val="0"/>
          <c:showPercent val="0"/>
          <c:showBubbleSize val="0"/>
        </c:dLbl>
      </c:pivotFmt>
      <c:pivotFmt>
        <c:idx val="3"/>
        <c:marker>
          <c:symbol val="none"/>
        </c:marker>
        <c:dLbl>
          <c:idx val="0"/>
          <c:spPr/>
          <c:txPr>
            <a:bodyPr/>
            <a:lstStyle/>
            <a:p>
              <a:pPr>
                <a:defRPr/>
              </a:pPr>
              <a:endParaRPr lang="es-ES"/>
            </a:p>
          </c:txPr>
          <c:showLegendKey val="0"/>
          <c:showVal val="1"/>
          <c:showCatName val="0"/>
          <c:showSerName val="0"/>
          <c:showPercent val="0"/>
          <c:showBubbleSize val="0"/>
        </c:dLbl>
      </c:pivotFmt>
      <c:pivotFmt>
        <c:idx val="4"/>
        <c:marker>
          <c:symbol val="none"/>
        </c:marker>
        <c:dLbl>
          <c:idx val="0"/>
          <c:spPr/>
          <c:txPr>
            <a:bodyPr/>
            <a:lstStyle/>
            <a:p>
              <a:pPr>
                <a:defRPr/>
              </a:pPr>
              <a:endParaRPr lang="es-ES"/>
            </a:p>
          </c:txPr>
          <c:showLegendKey val="0"/>
          <c:showVal val="1"/>
          <c:showCatName val="0"/>
          <c:showSerName val="0"/>
          <c:showPercent val="0"/>
          <c:showBubbleSize val="0"/>
        </c:dLbl>
      </c:pivotFmt>
      <c:pivotFmt>
        <c:idx val="5"/>
        <c:marker>
          <c:symbol val="none"/>
        </c:marker>
        <c:dLbl>
          <c:idx val="0"/>
          <c:spPr/>
          <c:txPr>
            <a:bodyPr/>
            <a:lstStyle/>
            <a:p>
              <a:pPr>
                <a:defRPr/>
              </a:pPr>
              <a:endParaRPr lang="es-ES"/>
            </a:p>
          </c:txPr>
          <c:showLegendKey val="0"/>
          <c:showVal val="1"/>
          <c:showCatName val="0"/>
          <c:showSerName val="0"/>
          <c:showPercent val="0"/>
          <c:showBubbleSize val="0"/>
        </c:dLbl>
      </c:pivotFmt>
      <c:pivotFmt>
        <c:idx val="6"/>
        <c:marker>
          <c:symbol val="none"/>
        </c:marker>
        <c:dLbl>
          <c:idx val="0"/>
          <c:spPr/>
          <c:txPr>
            <a:bodyPr/>
            <a:lstStyle/>
            <a:p>
              <a:pPr>
                <a:defRPr/>
              </a:pPr>
              <a:endParaRPr lang="es-ES"/>
            </a:p>
          </c:txPr>
          <c:showLegendKey val="0"/>
          <c:showVal val="1"/>
          <c:showCatName val="0"/>
          <c:showSerName val="0"/>
          <c:showPercent val="0"/>
          <c:showBubbleSize val="0"/>
        </c:dLbl>
      </c:pivotFmt>
      <c:pivotFmt>
        <c:idx val="7"/>
        <c:marker>
          <c:symbol val="none"/>
        </c:marker>
        <c:dLbl>
          <c:idx val="0"/>
          <c:spPr/>
          <c:txPr>
            <a:bodyPr/>
            <a:lstStyle/>
            <a:p>
              <a:pPr>
                <a:defRPr/>
              </a:pPr>
              <a:endParaRPr lang="es-ES"/>
            </a:p>
          </c:txPr>
          <c:showLegendKey val="0"/>
          <c:showVal val="1"/>
          <c:showCatName val="0"/>
          <c:showSerName val="0"/>
          <c:showPercent val="0"/>
          <c:showBubbleSize val="0"/>
        </c:dLbl>
      </c:pivotFmt>
      <c:pivotFmt>
        <c:idx val="8"/>
        <c:marker>
          <c:symbol val="none"/>
        </c:marker>
        <c:dLbl>
          <c:idx val="0"/>
          <c:spPr/>
          <c:txPr>
            <a:bodyPr/>
            <a:lstStyle/>
            <a:p>
              <a:pPr>
                <a:defRPr/>
              </a:pPr>
              <a:endParaRPr lang="es-ES"/>
            </a:p>
          </c:txPr>
          <c:showLegendKey val="0"/>
          <c:showVal val="1"/>
          <c:showCatName val="0"/>
          <c:showSerName val="0"/>
          <c:showPercent val="0"/>
          <c:showBubbleSize val="0"/>
        </c:dLbl>
      </c:pivotFmt>
    </c:pivotFmts>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tabulacio!$C$75:$C$76</c:f>
              <c:strCache>
                <c:ptCount val="1"/>
                <c:pt idx="0">
                  <c:v>18-29</c:v>
                </c:pt>
              </c:strCache>
            </c:strRef>
          </c:tx>
          <c:invertIfNegative val="0"/>
          <c:dLbls>
            <c:txPr>
              <a:bodyPr/>
              <a:lstStyle/>
              <a:p>
                <a:pPr>
                  <a:defRPr/>
                </a:pPr>
                <a:endParaRPr lang="es-ES"/>
              </a:p>
            </c:txPr>
            <c:showLegendKey val="0"/>
            <c:showVal val="1"/>
            <c:showCatName val="0"/>
            <c:showSerName val="0"/>
            <c:showPercent val="0"/>
            <c:showBubbleSize val="0"/>
            <c:showLeaderLines val="0"/>
          </c:dLbls>
          <c:cat>
            <c:strRef>
              <c:f>tabulacio!$B$77:$B$81</c:f>
              <c:strCache>
                <c:ptCount val="4"/>
                <c:pt idx="0">
                  <c:v>Taxi</c:v>
                </c:pt>
                <c:pt idx="1">
                  <c:v>Singular ride-hailing</c:v>
                </c:pt>
                <c:pt idx="2">
                  <c:v>Shared ride-hailing</c:v>
                </c:pt>
                <c:pt idx="3">
                  <c:v>Carsharing</c:v>
                </c:pt>
              </c:strCache>
            </c:strRef>
          </c:cat>
          <c:val>
            <c:numRef>
              <c:f>tabulacio!$C$77:$C$81</c:f>
              <c:numCache>
                <c:formatCode>0.00%</c:formatCode>
                <c:ptCount val="4"/>
                <c:pt idx="0">
                  <c:v>0.30198019801980247</c:v>
                </c:pt>
                <c:pt idx="1">
                  <c:v>0.12376237623762386</c:v>
                </c:pt>
                <c:pt idx="2">
                  <c:v>0.34158415841584183</c:v>
                </c:pt>
                <c:pt idx="3">
                  <c:v>0.23267326732673269</c:v>
                </c:pt>
              </c:numCache>
            </c:numRef>
          </c:val>
        </c:ser>
        <c:ser>
          <c:idx val="1"/>
          <c:order val="1"/>
          <c:tx>
            <c:strRef>
              <c:f>tabulacio!$D$75:$D$76</c:f>
              <c:strCache>
                <c:ptCount val="1"/>
                <c:pt idx="0">
                  <c:v>30-45</c:v>
                </c:pt>
              </c:strCache>
            </c:strRef>
          </c:tx>
          <c:invertIfNegative val="0"/>
          <c:dLbls>
            <c:dLbl>
              <c:idx val="1"/>
              <c:layout>
                <c:manualLayout>
                  <c:x val="4.8111837671417374E-3"/>
                  <c:y val="-1.0959471529105239E-2"/>
                </c:manualLayout>
              </c:layout>
              <c:showLegendKey val="0"/>
              <c:showVal val="1"/>
              <c:showCatName val="0"/>
              <c:showSerName val="0"/>
              <c:showPercent val="0"/>
              <c:showBubbleSize val="0"/>
            </c:dLbl>
            <c:txPr>
              <a:bodyPr/>
              <a:lstStyle/>
              <a:p>
                <a:pPr>
                  <a:defRPr/>
                </a:pPr>
                <a:endParaRPr lang="es-ES"/>
              </a:p>
            </c:txPr>
            <c:showLegendKey val="0"/>
            <c:showVal val="1"/>
            <c:showCatName val="0"/>
            <c:showSerName val="0"/>
            <c:showPercent val="0"/>
            <c:showBubbleSize val="0"/>
            <c:showLeaderLines val="0"/>
          </c:dLbls>
          <c:cat>
            <c:strRef>
              <c:f>tabulacio!$B$77:$B$81</c:f>
              <c:strCache>
                <c:ptCount val="4"/>
                <c:pt idx="0">
                  <c:v>Taxi</c:v>
                </c:pt>
                <c:pt idx="1">
                  <c:v>Singular ride-hailing</c:v>
                </c:pt>
                <c:pt idx="2">
                  <c:v>Shared ride-hailing</c:v>
                </c:pt>
                <c:pt idx="3">
                  <c:v>Carsharing</c:v>
                </c:pt>
              </c:strCache>
            </c:strRef>
          </c:cat>
          <c:val>
            <c:numRef>
              <c:f>tabulacio!$D$77:$D$81</c:f>
              <c:numCache>
                <c:formatCode>0.00%</c:formatCode>
                <c:ptCount val="4"/>
                <c:pt idx="0">
                  <c:v>0.3550000000000002</c:v>
                </c:pt>
                <c:pt idx="1">
                  <c:v>9.0000000000000024E-2</c:v>
                </c:pt>
                <c:pt idx="2">
                  <c:v>0.25</c:v>
                </c:pt>
                <c:pt idx="3">
                  <c:v>0.30500000000000027</c:v>
                </c:pt>
              </c:numCache>
            </c:numRef>
          </c:val>
        </c:ser>
        <c:ser>
          <c:idx val="2"/>
          <c:order val="2"/>
          <c:tx>
            <c:strRef>
              <c:f>tabulacio!$E$75:$E$76</c:f>
              <c:strCache>
                <c:ptCount val="1"/>
                <c:pt idx="0">
                  <c:v>46-55</c:v>
                </c:pt>
              </c:strCache>
            </c:strRef>
          </c:tx>
          <c:invertIfNegative val="0"/>
          <c:dLbls>
            <c:dLbl>
              <c:idx val="0"/>
              <c:layout>
                <c:manualLayout>
                  <c:x val="4.8111837671417374E-3"/>
                  <c:y val="-7.3063143527367794E-3"/>
                </c:manualLayout>
              </c:layout>
              <c:showLegendKey val="0"/>
              <c:showVal val="1"/>
              <c:showCatName val="0"/>
              <c:showSerName val="0"/>
              <c:showPercent val="0"/>
              <c:showBubbleSize val="0"/>
            </c:dLbl>
            <c:dLbl>
              <c:idx val="1"/>
              <c:layout>
                <c:manualLayout>
                  <c:x val="0"/>
                  <c:y val="-7.3063143527367794E-3"/>
                </c:manualLayout>
              </c:layout>
              <c:showLegendKey val="0"/>
              <c:showVal val="1"/>
              <c:showCatName val="0"/>
              <c:showSerName val="0"/>
              <c:showPercent val="0"/>
              <c:showBubbleSize val="0"/>
            </c:dLbl>
            <c:txPr>
              <a:bodyPr/>
              <a:lstStyle/>
              <a:p>
                <a:pPr>
                  <a:defRPr/>
                </a:pPr>
                <a:endParaRPr lang="es-ES"/>
              </a:p>
            </c:txPr>
            <c:showLegendKey val="0"/>
            <c:showVal val="1"/>
            <c:showCatName val="0"/>
            <c:showSerName val="0"/>
            <c:showPercent val="0"/>
            <c:showBubbleSize val="0"/>
            <c:showLeaderLines val="0"/>
          </c:dLbls>
          <c:cat>
            <c:strRef>
              <c:f>tabulacio!$B$77:$B$81</c:f>
              <c:strCache>
                <c:ptCount val="4"/>
                <c:pt idx="0">
                  <c:v>Taxi</c:v>
                </c:pt>
                <c:pt idx="1">
                  <c:v>Singular ride-hailing</c:v>
                </c:pt>
                <c:pt idx="2">
                  <c:v>Shared ride-hailing</c:v>
                </c:pt>
                <c:pt idx="3">
                  <c:v>Carsharing</c:v>
                </c:pt>
              </c:strCache>
            </c:strRef>
          </c:cat>
          <c:val>
            <c:numRef>
              <c:f>tabulacio!$E$77:$E$81</c:f>
              <c:numCache>
                <c:formatCode>0.00%</c:formatCode>
                <c:ptCount val="4"/>
                <c:pt idx="0">
                  <c:v>0.2850000000000002</c:v>
                </c:pt>
                <c:pt idx="1">
                  <c:v>5.5000000000000014E-2</c:v>
                </c:pt>
                <c:pt idx="2">
                  <c:v>0.25</c:v>
                </c:pt>
                <c:pt idx="3">
                  <c:v>0.4100000000000002</c:v>
                </c:pt>
              </c:numCache>
            </c:numRef>
          </c:val>
        </c:ser>
        <c:dLbls>
          <c:showLegendKey val="0"/>
          <c:showVal val="0"/>
          <c:showCatName val="0"/>
          <c:showSerName val="0"/>
          <c:showPercent val="0"/>
          <c:showBubbleSize val="0"/>
        </c:dLbls>
        <c:gapWidth val="150"/>
        <c:shape val="box"/>
        <c:axId val="203571584"/>
        <c:axId val="203573504"/>
        <c:axId val="0"/>
      </c:bar3DChart>
      <c:catAx>
        <c:axId val="203571584"/>
        <c:scaling>
          <c:orientation val="minMax"/>
        </c:scaling>
        <c:delete val="0"/>
        <c:axPos val="l"/>
        <c:title>
          <c:tx>
            <c:rich>
              <a:bodyPr/>
              <a:lstStyle/>
              <a:p>
                <a:pPr>
                  <a:defRPr/>
                </a:pPr>
                <a:r>
                  <a:rPr lang="es-ES"/>
                  <a:t>Mean</a:t>
                </a:r>
                <a:r>
                  <a:rPr lang="es-ES" baseline="0"/>
                  <a:t> of transport</a:t>
                </a:r>
                <a:endParaRPr lang="es-ES"/>
              </a:p>
            </c:rich>
          </c:tx>
          <c:overlay val="0"/>
        </c:title>
        <c:majorTickMark val="none"/>
        <c:minorTickMark val="none"/>
        <c:tickLblPos val="nextTo"/>
        <c:crossAx val="203573504"/>
        <c:crosses val="autoZero"/>
        <c:auto val="1"/>
        <c:lblAlgn val="ctr"/>
        <c:lblOffset val="100"/>
        <c:noMultiLvlLbl val="0"/>
      </c:catAx>
      <c:valAx>
        <c:axId val="203573504"/>
        <c:scaling>
          <c:orientation val="minMax"/>
        </c:scaling>
        <c:delete val="0"/>
        <c:axPos val="b"/>
        <c:majorGridlines>
          <c:spPr>
            <a:ln>
              <a:noFill/>
            </a:ln>
          </c:spPr>
        </c:majorGridlines>
        <c:title>
          <c:tx>
            <c:rich>
              <a:bodyPr/>
              <a:lstStyle/>
              <a:p>
                <a:pPr>
                  <a:defRPr/>
                </a:pPr>
                <a:r>
                  <a:rPr lang="es-ES"/>
                  <a:t>Intention</a:t>
                </a:r>
                <a:r>
                  <a:rPr lang="es-ES" baseline="0"/>
                  <a:t> of use</a:t>
                </a:r>
                <a:endParaRPr lang="es-ES"/>
              </a:p>
            </c:rich>
          </c:tx>
          <c:overlay val="0"/>
        </c:title>
        <c:numFmt formatCode="0%" sourceLinked="0"/>
        <c:majorTickMark val="out"/>
        <c:minorTickMark val="none"/>
        <c:tickLblPos val="nextTo"/>
        <c:crossAx val="203571584"/>
        <c:crosses val="autoZero"/>
        <c:crossBetween val="between"/>
      </c:valAx>
    </c:plotArea>
    <c:legend>
      <c:legendPos val="r"/>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46B636F-9DAE-4433-934F-E4B59027A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297</Words>
  <Characters>51139</Characters>
  <Application>Microsoft Office Word</Application>
  <DocSecurity>0</DocSecurity>
  <Lines>426</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RAND Europe Cambridge Ltd</Company>
  <LinksUpToDate>false</LinksUpToDate>
  <CharactersWithSpaces>60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eia Gilibert</dc:creator>
  <cp:lastModifiedBy>Mireia Gilibert Junyent</cp:lastModifiedBy>
  <cp:revision>2</cp:revision>
  <cp:lastPrinted>2017-08-29T08:15:00Z</cp:lastPrinted>
  <dcterms:created xsi:type="dcterms:W3CDTF">2017-09-01T07:17:00Z</dcterms:created>
  <dcterms:modified xsi:type="dcterms:W3CDTF">2017-09-01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JjPJHkE"/&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